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FB0A2B">
        <w:rPr>
          <w:rFonts w:eastAsia="Calibri"/>
          <w:bCs/>
        </w:rPr>
        <w:t>S</w:t>
      </w:r>
      <w:r w:rsidR="003125F0" w:rsidRPr="003125F0">
        <w:rPr>
          <w:rFonts w:eastAsia="Calibri"/>
          <w:bCs/>
        </w:rPr>
        <w:t>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w:t>
      </w:r>
      <w:r w:rsidR="002F29ED" w:rsidRPr="002F29ED">
        <w:rPr>
          <w:rFonts w:eastAsia="Calibri"/>
          <w:bCs/>
        </w:rPr>
        <w:t>proposed work</w:t>
      </w:r>
      <w:r w:rsidR="003125F0" w:rsidRPr="003125F0">
        <w:rPr>
          <w:rFonts w:eastAsia="Calibri"/>
          <w:bCs/>
        </w:rPr>
        <w:t>, twenty-two years' price of the stock's daily close price is being utilized for direction detecti</w:t>
      </w:r>
      <w:r w:rsidR="002F29ED">
        <w:rPr>
          <w:rFonts w:eastAsia="Calibri"/>
          <w:bCs/>
        </w:rPr>
        <w:t>on. The objective of this paper</w:t>
      </w:r>
      <w:r w:rsidR="003125F0" w:rsidRPr="003125F0">
        <w:rPr>
          <w:rFonts w:eastAsia="Calibri"/>
          <w:bCs/>
        </w:rPr>
        <w:t xml:space="preserve"> is to get the right stock and understand the data patt</w:t>
      </w:r>
      <w:r w:rsidR="00FB0A2B">
        <w:rPr>
          <w:rFonts w:eastAsia="Calibri"/>
          <w:bCs/>
        </w:rPr>
        <w:t>ern using exploratory data a</w:t>
      </w:r>
      <w:r w:rsidR="003125F0" w:rsidRPr="003125F0">
        <w:rPr>
          <w:rFonts w:eastAsia="Calibri"/>
          <w:bCs/>
        </w:rPr>
        <w:t xml:space="preserve">nalysis and perform data preparation and then build the </w:t>
      </w:r>
      <w:r w:rsidR="00FB0A2B">
        <w:rPr>
          <w:rFonts w:eastAsia="Calibri"/>
          <w:bCs/>
        </w:rPr>
        <w:t>right models by using multiple m</w:t>
      </w:r>
      <w:r w:rsidR="003125F0" w:rsidRPr="003125F0">
        <w:rPr>
          <w:rFonts w:eastAsia="Calibri"/>
          <w:bCs/>
        </w:rPr>
        <w:t xml:space="preserve">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w:t>
      </w:r>
      <w:r w:rsidR="00FB0A2B">
        <w:rPr>
          <w:rFonts w:eastAsia="Calibri"/>
          <w:bCs/>
        </w:rPr>
        <w:t>or building the classification m</w:t>
      </w:r>
      <w:r w:rsidR="003125F0" w:rsidRPr="003125F0">
        <w:rPr>
          <w:rFonts w:eastAsia="Calibri"/>
          <w:bCs/>
        </w:rPr>
        <w:t>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2F502B">
        <w:rPr>
          <w:rFonts w:eastAsia="Calibri"/>
          <w:bCs/>
        </w:rPr>
        <w:t xml:space="preserve">th </w:t>
      </w:r>
      <w:r w:rsidR="003125F0" w:rsidRPr="003125F0">
        <w:rPr>
          <w:rFonts w:eastAsia="Calibri"/>
          <w:bCs/>
        </w:rPr>
        <w:t xml:space="preserve">day </w:t>
      </w:r>
      <w:r w:rsidR="00BD4744">
        <w:rPr>
          <w:rFonts w:eastAsia="Calibri"/>
          <w:bCs/>
        </w:rPr>
        <w:t>c</w:t>
      </w:r>
      <w:r w:rsidR="003125F0" w:rsidRPr="003125F0">
        <w:rPr>
          <w:rFonts w:eastAsia="Calibri"/>
          <w:bCs/>
        </w:rPr>
        <w:t>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w:t>
      </w:r>
      <w:r w:rsidR="00BD4744">
        <w:rPr>
          <w:rFonts w:eastAsia="Calibri"/>
          <w:bCs/>
        </w:rPr>
        <w:t xml:space="preserve"> respectively</w:t>
      </w:r>
      <w:r w:rsidR="003125F0" w:rsidRPr="003125F0">
        <w:rPr>
          <w:rFonts w:eastAsia="Calibri"/>
          <w:bCs/>
        </w:rPr>
        <w:t>.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w:t>
      </w:r>
      <w:r w:rsidR="00BD4744">
        <w:rPr>
          <w:rFonts w:eastAsia="Calibri"/>
          <w:bCs/>
        </w:rPr>
        <w:t>and momentum indicators whereas extreme g</w:t>
      </w:r>
      <w:r w:rsidR="00BD4744" w:rsidRPr="00BD4744">
        <w:rPr>
          <w:rFonts w:eastAsia="Calibri"/>
          <w:bCs/>
        </w:rPr>
        <w:t>radient</w:t>
      </w:r>
      <w:r w:rsidR="00BD4744">
        <w:rPr>
          <w:rFonts w:eastAsia="Calibri"/>
          <w:bCs/>
        </w:rPr>
        <w:t xml:space="preserve"> boost c</w:t>
      </w:r>
      <w:r w:rsidR="003125F0" w:rsidRPr="003125F0">
        <w:rPr>
          <w:rFonts w:eastAsia="Calibri"/>
          <w:bCs/>
        </w:rPr>
        <w:t xml:space="preserve">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w:t>
      </w:r>
      <w:r w:rsidR="00FB0A2B" w:rsidRPr="00FB0A2B">
        <w:rPr>
          <w:rFonts w:eastAsia="Calibri"/>
          <w:bCs/>
        </w:rPr>
        <w:t>proposed work</w:t>
      </w:r>
      <w:r w:rsidR="003125F0" w:rsidRPr="003125F0">
        <w:rPr>
          <w:rFonts w:eastAsia="Calibri"/>
          <w:bCs/>
        </w:rPr>
        <w:t xml:space="preserve"> is that various classification modelling techniques had been remarkably useful in direction detection for the stock under consideration.</w:t>
      </w:r>
    </w:p>
    <w:p w:rsidR="003125F0" w:rsidRDefault="003125F0" w:rsidP="00BD742F">
      <w:pPr>
        <w:jc w:val="both"/>
        <w:rPr>
          <w:rFonts w:eastAsia="Calibri"/>
          <w:bCs/>
        </w:rPr>
      </w:pPr>
    </w:p>
    <w:p w:rsidR="006C111C" w:rsidRPr="002F29ED" w:rsidRDefault="00C56CC3" w:rsidP="002F29ED">
      <w:pPr>
        <w:pStyle w:val="Keywords"/>
      </w:pPr>
      <w:r w:rsidRPr="004D72B5">
        <w:t>Keywords—</w:t>
      </w:r>
      <w:r w:rsidR="006C111C" w:rsidRPr="006C111C">
        <w:t xml:space="preserve"> </w:t>
      </w:r>
      <w:r w:rsidR="006C111C" w:rsidRPr="0004304D">
        <w:t xml:space="preserve">Direction </w:t>
      </w:r>
      <w:r w:rsidR="006C111C">
        <w:t>detection</w:t>
      </w:r>
      <w:r w:rsidR="002F502B">
        <w:t>, s</w:t>
      </w:r>
      <w:r w:rsidR="006C111C" w:rsidRPr="0004304D">
        <w:t xml:space="preserve">tock </w:t>
      </w:r>
      <w:r w:rsidR="002F502B">
        <w:t>m</w:t>
      </w:r>
      <w:r w:rsidR="006C111C" w:rsidRPr="0004304D">
        <w:t xml:space="preserve">arket, </w:t>
      </w:r>
      <w:r w:rsidR="002F502B">
        <w:t>technical indicators, classification m</w:t>
      </w:r>
      <w:r w:rsidR="006C111C" w:rsidRPr="0004304D">
        <w:t>odels, HDFC</w:t>
      </w:r>
      <w:r w:rsidR="006C111C">
        <w:t>, KOTAK, SBI</w:t>
      </w:r>
    </w:p>
    <w:p w:rsidR="009303D9" w:rsidRDefault="009303D9" w:rsidP="006B6B66">
      <w:pPr>
        <w:pStyle w:val="Heading1"/>
      </w:pPr>
      <w:r w:rsidRPr="00D632BE">
        <w:t xml:space="preserve">Introduction </w:t>
      </w:r>
    </w:p>
    <w:p w:rsidR="002F29ED" w:rsidRDefault="002F29ED" w:rsidP="002F29ED">
      <w:pPr>
        <w:jc w:val="both"/>
      </w:pPr>
      <w:r w:rsidRPr="002F29ED">
        <w:t>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upward stock movements, which would also enhance their economic status apart from the growth of the participant company whose stocks are at stake in the public domain.</w:t>
      </w:r>
    </w:p>
    <w:p w:rsidR="00DA7A6C" w:rsidRPr="002F29ED" w:rsidRDefault="00DA7A6C" w:rsidP="002F29ED">
      <w:pPr>
        <w:jc w:val="both"/>
      </w:pPr>
    </w:p>
    <w:p w:rsidR="002B0F4D" w:rsidRDefault="002B0F4D" w:rsidP="002F29ED">
      <w:pPr>
        <w:pStyle w:val="BodyText"/>
      </w:pPr>
      <w:r w:rsidRPr="002B0F4D">
        <w:t xml:space="preserve">Live validations are still becoming a grim prospect, because of several things like value variations, quiet news, </w:t>
      </w:r>
      <w:r w:rsidRPr="002B0F4D">
        <w:lastRenderedPageBreak/>
        <w:t xml:space="preserve">and existing </w:t>
      </w:r>
      <w:r w:rsidR="00C57CD4" w:rsidRPr="002B0F4D">
        <w:t>noise</w:t>
      </w:r>
      <w:r w:rsidR="002F29ED">
        <w:t xml:space="preserve"> </w:t>
      </w:r>
      <w:r w:rsidR="00DA7A6C">
        <w:fldChar w:fldCharType="begin" w:fldLock="1"/>
      </w:r>
      <w:r w:rsidR="00446539">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DA7A6C">
        <w:fldChar w:fldCharType="separate"/>
      </w:r>
      <w:r w:rsidR="00DA7A6C" w:rsidRPr="00DA7A6C">
        <w:rPr>
          <w:noProof/>
        </w:rPr>
        <w:t>[1]</w:t>
      </w:r>
      <w:r w:rsidR="00DA7A6C">
        <w:fldChar w:fldCharType="end"/>
      </w:r>
      <w:r w:rsidR="00922CC9">
        <w:t>.</w:t>
      </w:r>
      <w:r w:rsidR="002F29ED">
        <w:t xml:space="preserve"> </w:t>
      </w:r>
      <w:r w:rsidR="00006DAC">
        <w:t>Several</w:t>
      </w:r>
      <w:r w:rsidR="002F502B">
        <w:t xml:space="preserve"> machine l</w:t>
      </w:r>
      <w:r w:rsidRPr="002B0F4D">
        <w:t>ea</w:t>
      </w:r>
      <w:r w:rsidR="002D205C">
        <w:t xml:space="preserve">rning associated techniques </w:t>
      </w:r>
      <w:r w:rsidR="002D205C" w:rsidRPr="002B0F4D">
        <w:t>are</w:t>
      </w:r>
      <w:r w:rsidRPr="002B0F4D">
        <w:t xml:space="preserve"> developed </w:t>
      </w:r>
      <w:r w:rsidR="002D205C">
        <w:t xml:space="preserve">which </w:t>
      </w:r>
      <w:r w:rsidRPr="002B0F4D">
        <w:t xml:space="preserve">have created the potential to predict the market to an </w:t>
      </w:r>
      <w:r w:rsidR="002F29ED" w:rsidRPr="002B0F4D">
        <w:t>extent</w:t>
      </w:r>
      <w:r w:rsidR="00446539">
        <w:t xml:space="preserve"> </w:t>
      </w:r>
      <w:r w:rsidR="00446539">
        <w:fldChar w:fldCharType="begin" w:fldLock="1"/>
      </w:r>
      <w:r w:rsidR="00446539">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446539">
        <w:fldChar w:fldCharType="separate"/>
      </w:r>
      <w:r w:rsidR="00446539" w:rsidRPr="00446539">
        <w:rPr>
          <w:noProof/>
        </w:rPr>
        <w:t>[2]</w:t>
      </w:r>
      <w:r w:rsidR="00446539">
        <w:fldChar w:fldCharType="end"/>
      </w:r>
      <w:r w:rsidRPr="002B0F4D">
        <w:t>.</w:t>
      </w:r>
      <w:r w:rsidR="002F29ED">
        <w:t xml:space="preserve"> </w:t>
      </w:r>
      <w:r w:rsidRPr="002B0F4D">
        <w:t>For the transaction of shares via a broker, there is mostly a fee paid to the broker for each buy and sale</w:t>
      </w:r>
      <w:r>
        <w:t xml:space="preserve"> </w:t>
      </w:r>
      <w:r w:rsidRPr="002B0F4D">
        <w:t>which will almost eat up the gains</w:t>
      </w:r>
      <w:r w:rsidR="00446539">
        <w:t xml:space="preserve"> </w:t>
      </w:r>
      <w:r w:rsidR="00446539">
        <w:fldChar w:fldCharType="begin" w:fldLock="1"/>
      </w:r>
      <w:r w:rsidR="00446539">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446539">
        <w:fldChar w:fldCharType="separate"/>
      </w:r>
      <w:r w:rsidR="00446539" w:rsidRPr="00446539">
        <w:rPr>
          <w:noProof/>
        </w:rPr>
        <w:t>[3]</w:t>
      </w:r>
      <w:r w:rsidR="00446539">
        <w:fldChar w:fldCharType="end"/>
      </w:r>
      <w:r w:rsidRPr="002B0F4D">
        <w:t>.</w:t>
      </w:r>
    </w:p>
    <w:p w:rsidR="00850424" w:rsidRPr="00BB4F5B" w:rsidRDefault="00850424" w:rsidP="00BB4F5B">
      <w:pPr>
        <w:pStyle w:val="BodyText"/>
      </w:pPr>
      <w:r w:rsidRPr="00850424">
        <w:t xml:space="preserve">The requirement is </w:t>
      </w:r>
      <w:r w:rsidR="002F502B">
        <w:t>to overcome the ambiguities of f</w:t>
      </w:r>
      <w:r w:rsidRPr="00850424">
        <w:t xml:space="preserve">undamental and technical evaluation, and advanced development in the modelling strategies has pushed several researchers to check new strategies for stock value </w:t>
      </w:r>
      <w:r w:rsidR="00357D56" w:rsidRPr="00850424">
        <w:t xml:space="preserve">forecasting </w:t>
      </w:r>
      <w:r w:rsidR="00446539">
        <w:fldChar w:fldCharType="begin" w:fldLock="1"/>
      </w:r>
      <w:r w:rsidR="00055497">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446539">
        <w:fldChar w:fldCharType="separate"/>
      </w:r>
      <w:r w:rsidR="00446539" w:rsidRPr="00446539">
        <w:rPr>
          <w:noProof/>
        </w:rPr>
        <w:t>[4]</w:t>
      </w:r>
      <w:r w:rsidR="00446539">
        <w:fldChar w:fldCharType="end"/>
      </w:r>
      <w:r w:rsidRPr="00850424">
        <w:t>.</w:t>
      </w:r>
    </w:p>
    <w:p w:rsidR="009303D9" w:rsidRPr="00BB4F5B" w:rsidRDefault="00850424" w:rsidP="00E7596C">
      <w:pPr>
        <w:pStyle w:val="BodyText"/>
      </w:pPr>
      <w:r w:rsidRPr="00850424">
        <w:t xml:space="preserve">In the next section, some of the available literature </w:t>
      </w:r>
      <w:r w:rsidR="002F502B">
        <w:t>is</w:t>
      </w:r>
      <w:r w:rsidRPr="00850424">
        <w:t xml:space="preserve"> </w:t>
      </w:r>
      <w:r w:rsidR="00B95D60">
        <w:t xml:space="preserve">scanned which </w:t>
      </w:r>
      <w:r w:rsidRPr="00850424">
        <w:t>throw</w:t>
      </w:r>
      <w:r w:rsidR="00B95D60">
        <w:t>s</w:t>
      </w:r>
      <w:r w:rsidRPr="00850424">
        <w:t xml:space="preserve"> light</w:t>
      </w:r>
      <w:r w:rsidR="00C56F0D">
        <w:t xml:space="preserve"> on various related aspects of machine l</w:t>
      </w:r>
      <w:r w:rsidRPr="00850424">
        <w:t>earning methods and other methodologies, and also study and research o</w:t>
      </w:r>
      <w:r w:rsidR="00B95D60">
        <w:t xml:space="preserve">ther related issues which </w:t>
      </w:r>
      <w:r w:rsidRPr="00850424">
        <w:t>help assist better in direction dete</w:t>
      </w:r>
      <w:r w:rsidR="00C56F0D">
        <w:t>ction in stock m</w:t>
      </w:r>
      <w:r w:rsidRPr="00850424">
        <w:t>arket.</w:t>
      </w:r>
    </w:p>
    <w:p w:rsidR="009303D9" w:rsidRDefault="00936B27" w:rsidP="006B6B66">
      <w:pPr>
        <w:pStyle w:val="Heading1"/>
      </w:pPr>
      <w:r w:rsidRPr="00936B27">
        <w:t xml:space="preserve">LITERATURE REVIEW </w:t>
      </w:r>
    </w:p>
    <w:p w:rsidR="00970546" w:rsidRPr="00970546" w:rsidRDefault="00256F84" w:rsidP="00970546">
      <w:pPr>
        <w:jc w:val="both"/>
      </w:pPr>
      <w:r>
        <w:t xml:space="preserve">Literature review </w:t>
      </w:r>
      <w:r w:rsidR="00970546" w:rsidRPr="00970546">
        <w:t>initially scan</w:t>
      </w:r>
      <w:r>
        <w:t>s</w:t>
      </w:r>
      <w:r w:rsidR="00970546" w:rsidRPr="00970546">
        <w:t xml:space="preserve"> through technical and fundamental analysis of stocks</w:t>
      </w:r>
      <w:r>
        <w:t xml:space="preserve">. Further, </w:t>
      </w:r>
      <w:r w:rsidR="00702CC1">
        <w:t xml:space="preserve">it </w:t>
      </w:r>
      <w:r>
        <w:t>discusses</w:t>
      </w:r>
      <w:r w:rsidR="00123271">
        <w:t xml:space="preserve"> as to how a</w:t>
      </w:r>
      <w:r w:rsidR="00970546" w:rsidRPr="00970546">
        <w:t>lgorithmic trading based on fundamentals and technical indicators helps investors in their decision making. F</w:t>
      </w:r>
      <w:r w:rsidR="00B95D60">
        <w:t>urther it emphasizes merits of m</w:t>
      </w:r>
      <w:r w:rsidR="00970546" w:rsidRPr="00970546">
        <w:t>achin</w:t>
      </w:r>
      <w:r w:rsidR="00B95D60">
        <w:t>e learning and artificial intelligence</w:t>
      </w:r>
      <w:r w:rsidR="00970546" w:rsidRPr="00970546">
        <w:t xml:space="preserve"> over algorithmic trading. It </w:t>
      </w:r>
      <w:r w:rsidR="00B95D60">
        <w:t>discusses</w:t>
      </w:r>
      <w:r w:rsidR="00970546" w:rsidRPr="00970546">
        <w:t xml:space="preserve"> unsupervised and various supervised classificatio</w:t>
      </w:r>
      <w:r w:rsidR="00970546">
        <w:t>n techniques used in this paper</w:t>
      </w:r>
      <w:r w:rsidR="00970546" w:rsidRPr="00970546">
        <w:t xml:space="preserve">. Later it reviews literature on confusion matrix discussing various metrics for evaluation of the modelling techniques used for this </w:t>
      </w:r>
      <w:r w:rsidR="002F29ED" w:rsidRPr="002F29ED">
        <w:t>proposed work</w:t>
      </w:r>
      <w:r w:rsidR="00970546" w:rsidRPr="00970546">
        <w:t>.</w:t>
      </w:r>
    </w:p>
    <w:p w:rsidR="006E1CEF" w:rsidRDefault="006704DB" w:rsidP="006704DB">
      <w:pPr>
        <w:pStyle w:val="Heading2"/>
      </w:pPr>
      <w:r>
        <w:t>F</w:t>
      </w:r>
      <w:r w:rsidRPr="00E93B9E">
        <w:t xml:space="preserve">undamental </w:t>
      </w:r>
      <w:r w:rsidR="00A65A51">
        <w:t>and technical a</w:t>
      </w:r>
      <w:r w:rsidRPr="00E93B9E">
        <w:t>nalysis</w:t>
      </w:r>
      <w:r>
        <w:t xml:space="preserve"> </w:t>
      </w:r>
    </w:p>
    <w:p w:rsidR="006704DB" w:rsidRDefault="006704DB" w:rsidP="00123271">
      <w:pPr>
        <w:pStyle w:val="BodyText"/>
      </w:pPr>
      <w:r>
        <w:t>Rajkar et al</w:t>
      </w:r>
      <w:r w:rsidR="001F04AF">
        <w:t>.</w:t>
      </w:r>
      <w:r>
        <w:t xml:space="preserve"> in his</w:t>
      </w:r>
      <w:r w:rsidRPr="006704DB">
        <w:t xml:space="preserve"> paper comprehensively talk about the numerous parameters impacting value movements in varied sizes and layers in the stock</w:t>
      </w:r>
      <w:r w:rsidR="00BD5802">
        <w:t xml:space="preserve"> market </w:t>
      </w:r>
      <w:r w:rsidR="00BD5802">
        <w:fldChar w:fldCharType="begin" w:fldLock="1"/>
      </w:r>
      <w:r w:rsidR="00055497">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BD5802">
        <w:fldChar w:fldCharType="separate"/>
      </w:r>
      <w:r w:rsidR="00446539" w:rsidRPr="00446539">
        <w:rPr>
          <w:noProof/>
        </w:rPr>
        <w:t>[5]</w:t>
      </w:r>
      <w:r w:rsidR="00BD5802">
        <w:fldChar w:fldCharType="end"/>
      </w:r>
      <w:r w:rsidRPr="006704DB">
        <w:t>.</w:t>
      </w:r>
      <w:r w:rsidR="00123271">
        <w:t xml:space="preserve"> Therefore, d</w:t>
      </w:r>
      <w:r>
        <w:t xml:space="preserve">ifferent analysis namely technical and fundamental analysis is being done to </w:t>
      </w:r>
      <w:r w:rsidR="00C914FB">
        <w:t>inves</w:t>
      </w:r>
      <w:r>
        <w:t>t in stock markets.</w:t>
      </w:r>
    </w:p>
    <w:p w:rsidR="006704DB" w:rsidRDefault="00123271" w:rsidP="00123271">
      <w:pPr>
        <w:pStyle w:val="BodyText"/>
      </w:pPr>
      <w:r>
        <w:t>Elbialy in his paper worked on f</w:t>
      </w:r>
      <w:r w:rsidR="006704DB">
        <w:t>undamental analysis and suggest that it helps to identify and implement short positions by selling the shares of companies showing downtrends and then covering these positions by buying back the shares of these companies when they</w:t>
      </w:r>
      <w:r w:rsidR="00BD5802">
        <w:t xml:space="preserve"> start showing upward trends </w:t>
      </w:r>
      <w:r w:rsidR="00BD5802">
        <w:fldChar w:fldCharType="begin" w:fldLock="1"/>
      </w:r>
      <w:r w:rsidR="00055497">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BD5802">
        <w:fldChar w:fldCharType="separate"/>
      </w:r>
      <w:r w:rsidR="00446539" w:rsidRPr="00446539">
        <w:rPr>
          <w:noProof/>
        </w:rPr>
        <w:t>[6]</w:t>
      </w:r>
      <w:r w:rsidR="00BD5802">
        <w:fldChar w:fldCharType="end"/>
      </w:r>
      <w:r w:rsidR="006704DB">
        <w:t>.</w:t>
      </w:r>
      <w:r>
        <w:t xml:space="preserve"> </w:t>
      </w:r>
      <w:r w:rsidR="006704DB">
        <w:t>Fundamental analysis helps to identify stock quality and therefore, stock technical analysis done later performs better on the strong fundamental stock.</w:t>
      </w:r>
    </w:p>
    <w:p w:rsidR="006704DB" w:rsidRDefault="00123271" w:rsidP="00123271">
      <w:pPr>
        <w:pStyle w:val="BodyText"/>
      </w:pPr>
      <w:r>
        <w:t>Thanekar and</w:t>
      </w:r>
      <w:r w:rsidR="006704DB">
        <w:t xml:space="preserve"> Shaikh in their paper conclude</w:t>
      </w:r>
      <w:r w:rsidR="00C914FB">
        <w:t>s</w:t>
      </w:r>
      <w:r>
        <w:t xml:space="preserve"> their study that technical a</w:t>
      </w:r>
      <w:r w:rsidR="006704DB">
        <w:t>nalysis can demarcate and recognize commerce openings in the stock market by examining identifiable patterns similar to volume</w:t>
      </w:r>
      <w:r w:rsidR="00BD5802">
        <w:t xml:space="preserve"> and price action movements </w:t>
      </w:r>
      <w:r w:rsidR="00BD5802">
        <w:fldChar w:fldCharType="begin" w:fldLock="1"/>
      </w:r>
      <w:r w:rsidR="00055497">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BD5802">
        <w:fldChar w:fldCharType="separate"/>
      </w:r>
      <w:r w:rsidR="00446539" w:rsidRPr="00446539">
        <w:rPr>
          <w:noProof/>
        </w:rPr>
        <w:t>[7]</w:t>
      </w:r>
      <w:r w:rsidR="00BD5802">
        <w:fldChar w:fldCharType="end"/>
      </w:r>
      <w:r w:rsidR="006704DB">
        <w:t>.</w:t>
      </w:r>
      <w:r>
        <w:t xml:space="preserve"> </w:t>
      </w:r>
      <w:r w:rsidR="006704DB" w:rsidRPr="006704DB">
        <w:t>Kimbonguil</w:t>
      </w:r>
      <w:r w:rsidR="00C914FB">
        <w:t>a et al</w:t>
      </w:r>
      <w:r w:rsidR="001366A8">
        <w:t>.</w:t>
      </w:r>
      <w:r w:rsidR="00C914FB">
        <w:t xml:space="preserve"> in their paper used </w:t>
      </w:r>
      <w:r w:rsidR="006704DB" w:rsidRPr="006704DB">
        <w:t xml:space="preserve">many technical indicators like </w:t>
      </w:r>
      <w:r w:rsidR="001F04AF" w:rsidRPr="001F04AF">
        <w:t xml:space="preserve">Moving Average Convergence </w:t>
      </w:r>
      <w:r w:rsidR="001F04AF" w:rsidRPr="001F04AF">
        <w:lastRenderedPageBreak/>
        <w:t>Divergence (MACD)</w:t>
      </w:r>
      <w:r w:rsidR="002239E9">
        <w:t>, m</w:t>
      </w:r>
      <w:r w:rsidR="006704DB" w:rsidRPr="006704DB">
        <w:t>oving average, etc on the past costs to identify bette</w:t>
      </w:r>
      <w:r w:rsidR="001366A8">
        <w:t xml:space="preserve">r stocks for trading purposes </w:t>
      </w:r>
      <w:r w:rsidR="001366A8">
        <w:fldChar w:fldCharType="begin" w:fldLock="1"/>
      </w:r>
      <w:r w:rsidR="00055497">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1366A8">
        <w:fldChar w:fldCharType="separate"/>
      </w:r>
      <w:r w:rsidR="00446539" w:rsidRPr="00446539">
        <w:rPr>
          <w:noProof/>
        </w:rPr>
        <w:t>[8]</w:t>
      </w:r>
      <w:r w:rsidR="001366A8">
        <w:fldChar w:fldCharType="end"/>
      </w:r>
      <w:r w:rsidR="006704DB" w:rsidRPr="006704DB">
        <w:t>.</w:t>
      </w:r>
    </w:p>
    <w:p w:rsidR="006704DB" w:rsidRDefault="006704DB" w:rsidP="006704DB">
      <w:pPr>
        <w:pStyle w:val="Heading2"/>
      </w:pPr>
      <w:r w:rsidRPr="009B2A02">
        <w:t>Algorithmic trading</w:t>
      </w:r>
    </w:p>
    <w:p w:rsidR="006704DB" w:rsidRDefault="006704DB" w:rsidP="00D44B48">
      <w:pPr>
        <w:pStyle w:val="BodyText"/>
      </w:pPr>
      <w:r>
        <w:t>Taking the discussion further</w:t>
      </w:r>
      <w:r w:rsidR="00B95D60">
        <w:t xml:space="preserve">, Hansen in his paper mentions </w:t>
      </w:r>
      <w:r w:rsidR="00055497">
        <w:t>a</w:t>
      </w:r>
      <w:r>
        <w:t xml:space="preserve">lgorithmic trading which is a systematic method of trading without subjective assessment through a manual trader using computer programs. Hansen further observes that fast algorithms improve traders’ ability to scan the market and seize opportunities most </w:t>
      </w:r>
      <w:r w:rsidR="00055497">
        <w:t xml:space="preserve">appropriately </w:t>
      </w:r>
      <w:r w:rsidR="00055497">
        <w:fldChar w:fldCharType="begin" w:fldLock="1"/>
      </w:r>
      <w:r w:rsidR="00055497">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055497">
        <w:fldChar w:fldCharType="separate"/>
      </w:r>
      <w:r w:rsidR="00055497" w:rsidRPr="00055497">
        <w:rPr>
          <w:noProof/>
        </w:rPr>
        <w:t>[9]</w:t>
      </w:r>
      <w:r w:rsidR="00055497">
        <w:fldChar w:fldCharType="end"/>
      </w:r>
      <w:r>
        <w:t>.</w:t>
      </w:r>
      <w:r w:rsidR="00D44B48">
        <w:t xml:space="preserve"> </w:t>
      </w:r>
      <w:r>
        <w:t>Mukerji et al</w:t>
      </w:r>
      <w:r w:rsidR="006F544C">
        <w:t>.</w:t>
      </w:r>
      <w:r>
        <w:t xml:space="preserve">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w:t>
      </w:r>
      <w:r w:rsidR="00055497">
        <w:t xml:space="preserve">ons </w:t>
      </w:r>
      <w:r w:rsidR="00055497">
        <w:fldChar w:fldCharType="begin" w:fldLock="1"/>
      </w:r>
      <w:r w:rsidR="00A4511B">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055497">
        <w:fldChar w:fldCharType="separate"/>
      </w:r>
      <w:r w:rsidR="00055497" w:rsidRPr="00055497">
        <w:rPr>
          <w:noProof/>
        </w:rPr>
        <w:t>[10]</w:t>
      </w:r>
      <w:r w:rsidR="00055497">
        <w:fldChar w:fldCharType="end"/>
      </w:r>
      <w:r>
        <w:t>.</w:t>
      </w:r>
    </w:p>
    <w:p w:rsidR="00B8375B" w:rsidRDefault="00B8375B" w:rsidP="00B8375B">
      <w:pPr>
        <w:pStyle w:val="Heading2"/>
      </w:pPr>
      <w:r>
        <w:t>S</w:t>
      </w:r>
      <w:r w:rsidRPr="00EC6C9D">
        <w:t xml:space="preserve">upervised and </w:t>
      </w:r>
      <w:r w:rsidR="00D717F8">
        <w:t>u</w:t>
      </w:r>
      <w:r w:rsidRPr="00EC6C9D">
        <w:t>nsupervised</w:t>
      </w:r>
      <w:r w:rsidR="00D717F8">
        <w:t xml:space="preserve"> </w:t>
      </w:r>
      <w:r w:rsidRPr="00EC6C9D">
        <w:t xml:space="preserve"> learnings</w:t>
      </w:r>
    </w:p>
    <w:p w:rsidR="00A4511B" w:rsidRDefault="00B8375B" w:rsidP="00A4511B">
      <w:pPr>
        <w:ind w:firstLine="288"/>
        <w:jc w:val="both"/>
      </w:pPr>
      <w:r w:rsidRPr="00B8375B">
        <w:t xml:space="preserve">This paper introduces a new stock market prediction model that includes three major phases namely feature </w:t>
      </w:r>
      <w:r w:rsidR="006420A7" w:rsidRPr="00B8375B">
        <w:t>engineering</w:t>
      </w:r>
      <w:r w:rsidR="00A85CDE">
        <w:t xml:space="preserve">, non </w:t>
      </w:r>
      <w:r w:rsidRPr="00B8375B">
        <w:t>correlated feature selections, and finally direction detection.</w:t>
      </w:r>
    </w:p>
    <w:p w:rsidR="00A4511B" w:rsidRDefault="00F97AD2" w:rsidP="00A4511B">
      <w:pPr>
        <w:ind w:firstLine="288"/>
        <w:jc w:val="both"/>
      </w:pPr>
      <w:r w:rsidRPr="00F97AD2">
        <w:t>Omta et al</w:t>
      </w:r>
      <w:r w:rsidR="00A4511B">
        <w:t>.</w:t>
      </w:r>
      <w:r w:rsidRPr="00F97AD2">
        <w:t xml:space="preserve"> in his pap</w:t>
      </w:r>
      <w:r w:rsidR="002239E9">
        <w:t>er used m</w:t>
      </w:r>
      <w:r w:rsidRPr="00F97AD2">
        <w:t xml:space="preserve">achine learning and </w:t>
      </w:r>
      <w:r w:rsidR="002239E9">
        <w:t>artificial intelligence</w:t>
      </w:r>
      <w:r w:rsidRPr="00F97AD2">
        <w:t xml:space="preserve">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002239E9">
        <w:t xml:space="preserve"> executing m</w:t>
      </w:r>
      <w:r w:rsidRPr="00F97AD2">
        <w:t>achine learning algorithms. Machine learning can again be further categorized into superv</w:t>
      </w:r>
      <w:r w:rsidR="00A4511B">
        <w:t xml:space="preserve">ised and unsupervised learning </w:t>
      </w:r>
      <w:r w:rsidR="00A4511B">
        <w:fldChar w:fldCharType="begin" w:fldLock="1"/>
      </w:r>
      <w:r w:rsidR="00A4511B">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A4511B">
        <w:fldChar w:fldCharType="separate"/>
      </w:r>
      <w:r w:rsidR="00A4511B" w:rsidRPr="00A4511B">
        <w:rPr>
          <w:noProof/>
        </w:rPr>
        <w:t>[11]</w:t>
      </w:r>
      <w:r w:rsidR="00A4511B">
        <w:fldChar w:fldCharType="end"/>
      </w:r>
      <w:r w:rsidRPr="00F97AD2">
        <w:t>.</w:t>
      </w:r>
    </w:p>
    <w:p w:rsidR="00F97AD2" w:rsidRDefault="00F97AD2" w:rsidP="00D717F8">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A4511B">
        <w:t xml:space="preserve">accuracy </w:t>
      </w:r>
      <w:r w:rsidR="00A4511B">
        <w:fldChar w:fldCharType="begin" w:fldLock="1"/>
      </w:r>
      <w:r w:rsidR="00A4511B">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A4511B">
        <w:fldChar w:fldCharType="separate"/>
      </w:r>
      <w:r w:rsidR="00A4511B" w:rsidRPr="00A4511B">
        <w:rPr>
          <w:noProof/>
        </w:rPr>
        <w:t>[12]</w:t>
      </w:r>
      <w:r w:rsidR="00A4511B">
        <w:fldChar w:fldCharType="end"/>
      </w:r>
      <w:r>
        <w:t>.</w:t>
      </w:r>
      <w:r w:rsidR="00D717F8">
        <w:t xml:space="preserve"> </w:t>
      </w:r>
      <w:r>
        <w:t xml:space="preserve">Dar researched further on unsupervised machine learning techniques by deeply studying principal component analysis and suggested that the central plan of </w:t>
      </w:r>
      <w:r w:rsidR="00A4511B">
        <w:t>principal component a</w:t>
      </w:r>
      <w:r w:rsidR="00A4511B" w:rsidRPr="00A4511B">
        <w:t>nalysis</w:t>
      </w:r>
      <w:r>
        <w:t xml:space="preserve"> is to spot correlations and patterns in a dataset with high dimensionality and scale back it to a considerably lower dimension witho</w:t>
      </w:r>
      <w:r w:rsidR="00A4511B">
        <w:t xml:space="preserve">ut losing any important info </w:t>
      </w:r>
      <w:r w:rsidR="00A4511B">
        <w:fldChar w:fldCharType="begin" w:fldLock="1"/>
      </w:r>
      <w:r w:rsidR="00B64644">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A4511B">
        <w:fldChar w:fldCharType="separate"/>
      </w:r>
      <w:r w:rsidR="00A4511B" w:rsidRPr="00A4511B">
        <w:rPr>
          <w:noProof/>
        </w:rPr>
        <w:t>[13]</w:t>
      </w:r>
      <w:r w:rsidR="00A4511B">
        <w:fldChar w:fldCharType="end"/>
      </w:r>
      <w:r>
        <w:t>.</w:t>
      </w:r>
    </w:p>
    <w:p w:rsidR="00F97AD2" w:rsidRDefault="00F97AD2" w:rsidP="00F97AD2">
      <w:pPr>
        <w:ind w:firstLine="288"/>
        <w:jc w:val="both"/>
      </w:pPr>
      <w:r>
        <w:t>further, various supervised classification machine learning techniques ha</w:t>
      </w:r>
      <w:r w:rsidR="00C914FB">
        <w:t>ve</w:t>
      </w:r>
      <w:r>
        <w:t xml:space="preserve"> </w:t>
      </w:r>
      <w:r w:rsidR="00A4511B">
        <w:t>been used in this paper namely</w:t>
      </w:r>
      <w:r w:rsidR="00D717F8">
        <w:t xml:space="preserve"> logistic regression, decision tree, random forest, k</w:t>
      </w:r>
      <w:r w:rsidR="00A4511B">
        <w:t xml:space="preserve"> nearest n</w:t>
      </w:r>
      <w:r>
        <w:t>eighbours</w:t>
      </w:r>
      <w:r w:rsidR="00C914FB">
        <w:t>,</w:t>
      </w:r>
      <w:r w:rsidR="00A4511B">
        <w:t xml:space="preserve"> and extreme gradient b</w:t>
      </w:r>
      <w:r>
        <w:t>oosting.</w:t>
      </w:r>
    </w:p>
    <w:p w:rsidR="00F97AD2" w:rsidRDefault="00F97AD2" w:rsidP="00F97AD2">
      <w:pPr>
        <w:pStyle w:val="Heading2"/>
      </w:pPr>
      <w:r>
        <w:t>C</w:t>
      </w:r>
      <w:r w:rsidRPr="00F97AD2">
        <w:t>lassification machine learning techniques</w:t>
      </w:r>
    </w:p>
    <w:p w:rsidR="008513B7" w:rsidRDefault="00BD448D" w:rsidP="00B64644">
      <w:pPr>
        <w:ind w:firstLine="288"/>
        <w:jc w:val="both"/>
      </w:pPr>
      <w:r>
        <w:t>Al-Bairmani and</w:t>
      </w:r>
      <w:r w:rsidR="008513B7" w:rsidRPr="008513B7">
        <w:t xml:space="preserve"> Isma</w:t>
      </w:r>
      <w:r>
        <w:t>el worked further on exploring logistic r</w:t>
      </w:r>
      <w:r w:rsidR="008513B7" w:rsidRPr="008513B7">
        <w:t xml:space="preserve">egression and infers that </w:t>
      </w:r>
      <w:r>
        <w:t>logistic r</w:t>
      </w:r>
      <w:r w:rsidR="008513B7" w:rsidRPr="008513B7">
        <w:t>egression is used instead of linear regression in situations where the target variable is not numeric, but a no</w:t>
      </w:r>
      <w:r w:rsidR="00B64644">
        <w:t xml:space="preserve">minal or an ordinal variable </w:t>
      </w:r>
      <w:r w:rsidR="00B64644">
        <w:fldChar w:fldCharType="begin" w:fldLock="1"/>
      </w:r>
      <w:r w:rsidR="00B6464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B64644">
        <w:fldChar w:fldCharType="separate"/>
      </w:r>
      <w:r w:rsidR="00B64644" w:rsidRPr="00B64644">
        <w:rPr>
          <w:noProof/>
        </w:rPr>
        <w:t>[14]</w:t>
      </w:r>
      <w:r w:rsidR="00B64644">
        <w:fldChar w:fldCharType="end"/>
      </w:r>
      <w:r w:rsidR="008513B7" w:rsidRPr="008513B7">
        <w:t>.</w:t>
      </w:r>
      <w:r w:rsidR="00B64644">
        <w:t xml:space="preserve"> </w:t>
      </w:r>
      <w:r w:rsidR="002239E9">
        <w:t>Jena and</w:t>
      </w:r>
      <w:r w:rsidR="00E84295">
        <w:t xml:space="preserve"> Dehuri suggests </w:t>
      </w:r>
      <w:r w:rsidR="00B64644">
        <w:t>that the simple l</w:t>
      </w:r>
      <w:r w:rsidR="008513B7" w:rsidRPr="008513B7">
        <w:t>inear modelling algorithms become more complex as the size of the datasets increases which is being handled usi</w:t>
      </w:r>
      <w:r w:rsidR="00B64644">
        <w:t>ng more advanced algorithms in decision t</w:t>
      </w:r>
      <w:r w:rsidR="008513B7" w:rsidRPr="008513B7">
        <w:t>ree for classifi</w:t>
      </w:r>
      <w:r w:rsidR="008513B7">
        <w:t>c</w:t>
      </w:r>
      <w:r w:rsidR="00B64644">
        <w:t xml:space="preserve">ation and regression problems </w:t>
      </w:r>
      <w:r w:rsidR="00B64644">
        <w:fldChar w:fldCharType="begin" w:fldLock="1"/>
      </w:r>
      <w:r w:rsidR="00B6464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B64644">
        <w:fldChar w:fldCharType="separate"/>
      </w:r>
      <w:r w:rsidR="00B64644" w:rsidRPr="00B64644">
        <w:rPr>
          <w:noProof/>
        </w:rPr>
        <w:t>[15]</w:t>
      </w:r>
      <w:r w:rsidR="00B64644">
        <w:fldChar w:fldCharType="end"/>
      </w:r>
      <w:r w:rsidR="008513B7" w:rsidRPr="008513B7">
        <w:t>.</w:t>
      </w:r>
      <w:r w:rsidR="00B64644">
        <w:t xml:space="preserve"> Schonlau and</w:t>
      </w:r>
      <w:r w:rsidR="008513B7" w:rsidRPr="008513B7">
        <w:t xml:space="preserve"> Zou </w:t>
      </w:r>
      <w:r w:rsidR="00E84295">
        <w:t>infers that random f</w:t>
      </w:r>
      <w:r w:rsidR="008513B7" w:rsidRPr="008513B7">
        <w:t>orest modelling is quite</w:t>
      </w:r>
      <w:r w:rsidR="00256F84">
        <w:t xml:space="preserve"> </w:t>
      </w:r>
      <w:r w:rsidR="008513B7" w:rsidRPr="008513B7">
        <w:t>flexible to non-linearity in the dataset and is the most appropriate ensemble learning algorithm for medium-sized</w:t>
      </w:r>
      <w:r w:rsidR="008513B7">
        <w:t xml:space="preserve"> </w:t>
      </w:r>
      <w:r w:rsidR="00B64644">
        <w:t xml:space="preserve">to very large-sized datasets </w:t>
      </w:r>
      <w:r w:rsidR="00B64644">
        <w:fldChar w:fldCharType="begin" w:fldLock="1"/>
      </w:r>
      <w:r w:rsidR="00B6464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B64644">
        <w:fldChar w:fldCharType="separate"/>
      </w:r>
      <w:r w:rsidR="00B64644" w:rsidRPr="00B64644">
        <w:rPr>
          <w:noProof/>
        </w:rPr>
        <w:t>[16]</w:t>
      </w:r>
      <w:r w:rsidR="00B64644">
        <w:fldChar w:fldCharType="end"/>
      </w:r>
      <w:r w:rsidR="008513B7" w:rsidRPr="008513B7">
        <w:t>.</w:t>
      </w:r>
      <w:r w:rsidR="00B64644">
        <w:t>Wang studied k nearest n</w:t>
      </w:r>
      <w:r w:rsidR="008513B7">
        <w:t>eighbours and informs that it is the most popular statistical technique utilized in pattern identification over the last four de</w:t>
      </w:r>
      <w:r w:rsidR="00B64644">
        <w:t xml:space="preserve">cades </w:t>
      </w:r>
      <w:r w:rsidR="00B64644">
        <w:fldChar w:fldCharType="begin" w:fldLock="1"/>
      </w:r>
      <w:r w:rsidR="00B6464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B64644">
        <w:fldChar w:fldCharType="separate"/>
      </w:r>
      <w:r w:rsidR="00B64644" w:rsidRPr="00B64644">
        <w:rPr>
          <w:noProof/>
        </w:rPr>
        <w:t>[17]</w:t>
      </w:r>
      <w:r w:rsidR="00B64644">
        <w:fldChar w:fldCharType="end"/>
      </w:r>
      <w:r w:rsidR="008513B7">
        <w:t>.</w:t>
      </w:r>
      <w:r w:rsidR="00B64644">
        <w:t xml:space="preserve"> </w:t>
      </w:r>
      <w:r w:rsidR="008513B7">
        <w:t>Zhang et al</w:t>
      </w:r>
      <w:r w:rsidR="00B64644">
        <w:t>. researched on extreme g</w:t>
      </w:r>
      <w:r w:rsidR="00B64644" w:rsidRPr="00B64644">
        <w:t xml:space="preserve">radient </w:t>
      </w:r>
      <w:r w:rsidR="00B64644">
        <w:t>b</w:t>
      </w:r>
      <w:r w:rsidR="00E84295">
        <w:t>oost which according to him is</w:t>
      </w:r>
      <w:r w:rsidR="008513B7">
        <w:t xml:space="preserve"> extensively recognized as an extremely useful ensemble learning algorithm. However, its performance </w:t>
      </w:r>
      <w:r w:rsidR="008513B7">
        <w:lastRenderedPageBreak/>
        <w:t xml:space="preserve">needs more improvements ideally in scenarios where the </w:t>
      </w:r>
      <w:r w:rsidR="00B64644">
        <w:t xml:space="preserve">dataset is imbalanced </w:t>
      </w:r>
      <w:r w:rsidR="00B64644">
        <w:fldChar w:fldCharType="begin" w:fldLock="1"/>
      </w:r>
      <w:r w:rsidR="00B6464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B64644">
        <w:fldChar w:fldCharType="separate"/>
      </w:r>
      <w:r w:rsidR="00B64644" w:rsidRPr="00B64644">
        <w:rPr>
          <w:noProof/>
        </w:rPr>
        <w:t>[18]</w:t>
      </w:r>
      <w:r w:rsidR="00B64644">
        <w:fldChar w:fldCharType="end"/>
      </w:r>
      <w:r w:rsidR="008513B7">
        <w:t>.</w:t>
      </w:r>
    </w:p>
    <w:p w:rsidR="008513B7" w:rsidRDefault="008513B7" w:rsidP="008513B7">
      <w:pPr>
        <w:pStyle w:val="Heading2"/>
      </w:pPr>
      <w:r>
        <w:t>c</w:t>
      </w:r>
      <w:r w:rsidR="002239E9">
        <w:t>onfusion matrix for classification m</w:t>
      </w:r>
      <w:r>
        <w:t>odels</w:t>
      </w:r>
    </w:p>
    <w:p w:rsidR="006704DB" w:rsidRDefault="008513B7" w:rsidP="0066132A">
      <w:pPr>
        <w:ind w:firstLine="288"/>
        <w:jc w:val="both"/>
      </w:pPr>
      <w:r>
        <w:t>Various classification algorithms as discussed have to be built for the data. Subsequently</w:t>
      </w:r>
      <w:r w:rsidR="00C914FB">
        <w:t>,</w:t>
      </w:r>
      <w:r>
        <w:t xml:space="preserve"> all these algorithms have to be tested. Confusion matrix for classification mod</w:t>
      </w:r>
      <w:r w:rsidR="0066132A">
        <w:t xml:space="preserve">els is a step in that direction. </w:t>
      </w:r>
      <w:r>
        <w:t>Markoulidakis et al. in his paper evaluate numerous performance metrics which include ac</w:t>
      </w:r>
      <w:r w:rsidR="00B64644">
        <w:t xml:space="preserve">curacy, precision, and recall  </w:t>
      </w:r>
      <w:r w:rsidR="00B64644">
        <w:fldChar w:fldCharType="begin" w:fldLock="1"/>
      </w:r>
      <w:r w:rsidR="006F6B23">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eviouslyFormattedCitation":"[19]"},"properties":{"noteIndex":0},"schema":"https://github.com/citation-style-language/schema/raw/master/csl-citation.json"}</w:instrText>
      </w:r>
      <w:r w:rsidR="00B64644">
        <w:fldChar w:fldCharType="separate"/>
      </w:r>
      <w:r w:rsidR="00B64644" w:rsidRPr="00B64644">
        <w:rPr>
          <w:noProof/>
        </w:rPr>
        <w:t>[19]</w:t>
      </w:r>
      <w:r w:rsidR="00B64644">
        <w:fldChar w:fldCharType="end"/>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w:t>
      </w:r>
      <w:r w:rsidR="002F29ED" w:rsidRPr="002F29ED">
        <w:t>proposed work</w:t>
      </w:r>
      <w:r w:rsidR="002F29ED">
        <w:t>.</w:t>
      </w:r>
      <w:r w:rsidR="002023D0" w:rsidRPr="002023D0">
        <w:t xml:space="preserve"> The </w:t>
      </w:r>
      <w:r w:rsidR="0029137C" w:rsidRPr="0029137C">
        <w:t xml:space="preserve">Cross-Industry Standard Process for Data Mining (CRISP-DM) </w:t>
      </w:r>
      <w:r w:rsidR="002023D0" w:rsidRPr="002023D0">
        <w:t>framework h</w:t>
      </w:r>
      <w:r w:rsidR="00C6220B">
        <w:t>as been used in this paper. In d</w:t>
      </w:r>
      <w:r w:rsidR="002023D0" w:rsidRPr="002023D0">
        <w:t xml:space="preserve">ata understanding the different feature variables used for the </w:t>
      </w:r>
      <w:r w:rsidR="002F29ED" w:rsidRPr="002F29ED">
        <w:t>proposed work</w:t>
      </w:r>
      <w:r w:rsidR="002023D0" w:rsidRPr="002023D0">
        <w:t xml:space="preserve"> </w:t>
      </w:r>
      <w:r w:rsidR="00C914FB">
        <w:t>are</w:t>
      </w:r>
      <w:r w:rsidR="00C6220B">
        <w:t xml:space="preserve"> being studied and their u</w:t>
      </w:r>
      <w:r w:rsidR="002023D0" w:rsidRPr="002023D0">
        <w:t xml:space="preserve">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C6220B">
        <w:t>caling using Minmax s</w:t>
      </w:r>
      <w:r w:rsidR="002023D0" w:rsidRPr="002023D0">
        <w:t>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xml:space="preserve">, and </w:t>
      </w:r>
      <w:r w:rsidR="00C6220B">
        <w:t>extreme g</w:t>
      </w:r>
      <w:r w:rsidR="00C6220B" w:rsidRPr="00C6220B">
        <w:t>radient</w:t>
      </w:r>
      <w:r w:rsidR="00C6220B">
        <w:t xml:space="preserve"> b</w:t>
      </w:r>
      <w:r w:rsidR="00E84295">
        <w:t>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w:t>
      </w:r>
      <w:r w:rsidR="00C6220B">
        <w:t>es which were used in the data m</w:t>
      </w:r>
      <w:r w:rsidR="00E84295">
        <w:t>odelling phase. D</w:t>
      </w:r>
      <w:r w:rsidR="002023D0" w:rsidRPr="002023D0">
        <w:t>eployment speaks about developing a fr</w:t>
      </w:r>
      <w:r w:rsidR="00C6220B">
        <w:t xml:space="preserve">ont </w:t>
      </w:r>
      <w:r w:rsidR="00E84295">
        <w:t xml:space="preserve">end </w:t>
      </w:r>
      <w:r w:rsidR="006B6C2E">
        <w:t>Application P</w:t>
      </w:r>
      <w:r w:rsidR="00C6220B">
        <w:t xml:space="preserve">rogramming </w:t>
      </w:r>
      <w:r w:rsidR="006B6C2E">
        <w:t>I</w:t>
      </w:r>
      <w:r w:rsidR="00C6220B" w:rsidRPr="008E2414">
        <w:t>nterface</w:t>
      </w:r>
      <w:r w:rsidR="00C6220B">
        <w:t xml:space="preserve"> (</w:t>
      </w:r>
      <w:r w:rsidR="00E84295">
        <w:t>API</w:t>
      </w:r>
      <w:r w:rsidR="00C6220B">
        <w:t>)</w:t>
      </w:r>
      <w:r w:rsidR="00E84295">
        <w:t xml:space="preserve"> for the deployment d</w:t>
      </w:r>
      <w:r w:rsidR="002023D0" w:rsidRPr="002023D0">
        <w:t>ashboard.</w:t>
      </w:r>
    </w:p>
    <w:p w:rsidR="00433EAB" w:rsidRDefault="00433EAB" w:rsidP="00433EAB">
      <w:pPr>
        <w:pStyle w:val="Heading2"/>
      </w:pPr>
      <w:r w:rsidRPr="00F800BF">
        <w:t xml:space="preserve">Data </w:t>
      </w:r>
      <w:r w:rsidR="00C6220B">
        <w:t>C</w:t>
      </w:r>
      <w:r w:rsidRPr="00F800BF">
        <w:t>ollection</w:t>
      </w:r>
    </w:p>
    <w:p w:rsidR="00C6220B" w:rsidRDefault="00E84295" w:rsidP="00C6220B">
      <w:pPr>
        <w:pStyle w:val="BodyText"/>
      </w:pPr>
      <w:r>
        <w:t>Daily t</w:t>
      </w:r>
      <w:r w:rsidR="00C6220B">
        <w:t>rading data of HDFC, KOTAK, and SBI b</w:t>
      </w:r>
      <w:r w:rsidR="00E560AE" w:rsidRPr="00C6495E">
        <w:t xml:space="preserve">ank from the year 2000 to 2022 are being used for this study. This study uses </w:t>
      </w:r>
      <w:r w:rsidR="006B6C2E">
        <w:t>National S</w:t>
      </w:r>
      <w:r w:rsidR="00C6220B" w:rsidRPr="00C6220B">
        <w:t>t</w:t>
      </w:r>
      <w:r w:rsidR="006B6C2E">
        <w:t>ock E</w:t>
      </w:r>
      <w:r w:rsidR="00C6220B" w:rsidRPr="00C6220B">
        <w:t>xchange</w:t>
      </w:r>
      <w:r w:rsidR="00C6220B">
        <w:t xml:space="preserve"> (</w:t>
      </w:r>
      <w:r w:rsidR="00C6220B" w:rsidRPr="00C6220B">
        <w:t>NSE</w:t>
      </w:r>
      <w:r w:rsidR="00C6220B">
        <w:t>) d</w:t>
      </w:r>
      <w:r w:rsidR="00E560AE" w:rsidRPr="00C6495E">
        <w:t>ata.</w:t>
      </w:r>
    </w:p>
    <w:p w:rsidR="00256F84" w:rsidRDefault="00E84295" w:rsidP="00C6220B">
      <w:pPr>
        <w:pStyle w:val="BodyText"/>
      </w:pPr>
      <w:r>
        <w:t xml:space="preserve">The </w:t>
      </w:r>
      <w:r w:rsidRPr="002239E9">
        <w:rPr>
          <w:i/>
        </w:rPr>
        <w:t>symbo</w:t>
      </w:r>
      <w:r>
        <w:t xml:space="preserve">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5C0EFC">
        <w:t>V</w:t>
      </w:r>
      <w:r w:rsidR="005C0EFC">
        <w:rPr>
          <w:i/>
        </w:rPr>
        <w:t>olume Weighted Average Price</w:t>
      </w:r>
      <w:r w:rsidR="00E560AE">
        <w:t xml:space="preserve"> (VWAP) is a trading benchmark based on both volume and worth. Trading </w:t>
      </w:r>
      <w:r w:rsidR="005C0EFC">
        <w:rPr>
          <w:i/>
        </w:rPr>
        <w:t>v</w:t>
      </w:r>
      <w:r w:rsidR="00E560AE" w:rsidRPr="00256F84">
        <w:rPr>
          <w:i/>
        </w:rPr>
        <w:t>olume</w:t>
      </w:r>
      <w:r w:rsidR="00E560AE">
        <w:t xml:space="preserve"> shows the number of shares listed fo</w:t>
      </w:r>
      <w:r w:rsidR="005D2F43">
        <w:t>r the day, listed in lots of hundreds</w:t>
      </w:r>
      <w:r w:rsidR="00E560AE">
        <w:t xml:space="preserve"> quantities of shares.</w:t>
      </w:r>
      <w:r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w:t>
      </w:r>
      <w:r w:rsidR="007B4705">
        <w:t xml:space="preserve"> </w:t>
      </w:r>
      <w:r>
        <w:t>1. Top rows of HDFC, KOTAK, and  SBI stock dataset</w:t>
      </w:r>
    </w:p>
    <w:tbl>
      <w:tblPr>
        <w:tblStyle w:val="TableGrid"/>
        <w:tblW w:w="5598" w:type="dxa"/>
        <w:tblLayout w:type="fixed"/>
        <w:tblLook w:val="04A0"/>
      </w:tblPr>
      <w:tblGrid>
        <w:gridCol w:w="1008"/>
        <w:gridCol w:w="900"/>
        <w:gridCol w:w="720"/>
        <w:gridCol w:w="630"/>
        <w:gridCol w:w="630"/>
        <w:gridCol w:w="540"/>
        <w:gridCol w:w="540"/>
        <w:gridCol w:w="630"/>
      </w:tblGrid>
      <w:tr w:rsidR="00D433D0" w:rsidRPr="00D433D0" w:rsidTr="00D433D0">
        <w:tc>
          <w:tcPr>
            <w:tcW w:w="1008"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bCs/>
                <w:sz w:val="16"/>
                <w:szCs w:val="16"/>
                <w:lang w:val="en-US"/>
              </w:rPr>
              <w:t>Date</w:t>
            </w:r>
          </w:p>
        </w:tc>
        <w:tc>
          <w:tcPr>
            <w:tcW w:w="90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Symbol</w:t>
            </w:r>
          </w:p>
        </w:tc>
        <w:tc>
          <w:tcPr>
            <w:tcW w:w="72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Prev Close</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lang w:val="en-US"/>
              </w:rPr>
            </w:pPr>
            <w:r w:rsidRPr="00D433D0">
              <w:rPr>
                <w:rFonts w:ascii="Times New Roman" w:hAnsi="Times New Roman" w:cs="Times New Roman"/>
                <w:b/>
                <w:bCs/>
                <w:sz w:val="16"/>
                <w:szCs w:val="16"/>
                <w:lang w:val="en-US"/>
              </w:rPr>
              <w:t xml:space="preserve">Open </w:t>
            </w:r>
          </w:p>
          <w:p w:rsidR="00D225FD" w:rsidRPr="00D433D0" w:rsidRDefault="00D225FD" w:rsidP="00D433D0">
            <w:pPr>
              <w:pStyle w:val="BodyText"/>
              <w:ind w:firstLine="0"/>
              <w:jc w:val="left"/>
              <w:rPr>
                <w:rFonts w:ascii="Times New Roman" w:hAnsi="Times New Roman" w:cs="Times New Roman"/>
                <w:b/>
                <w:sz w:val="16"/>
                <w:szCs w:val="16"/>
              </w:rPr>
            </w:pP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High</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ow</w:t>
            </w:r>
          </w:p>
        </w:tc>
        <w:tc>
          <w:tcPr>
            <w:tcW w:w="54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Last</w:t>
            </w:r>
          </w:p>
        </w:tc>
        <w:tc>
          <w:tcPr>
            <w:tcW w:w="630" w:type="dxa"/>
            <w:shd w:val="clear" w:color="auto" w:fill="E7E6E6" w:themeFill="background2"/>
            <w:vAlign w:val="center"/>
          </w:tcPr>
          <w:p w:rsidR="00D225FD" w:rsidRPr="00D433D0" w:rsidRDefault="00D225FD" w:rsidP="00D433D0">
            <w:pPr>
              <w:pStyle w:val="BodyText"/>
              <w:ind w:firstLine="0"/>
              <w:jc w:val="left"/>
              <w:rPr>
                <w:rFonts w:ascii="Times New Roman" w:hAnsi="Times New Roman" w:cs="Times New Roman"/>
                <w:b/>
                <w:sz w:val="16"/>
                <w:szCs w:val="16"/>
              </w:rPr>
            </w:pPr>
            <w:r w:rsidRPr="00D433D0">
              <w:rPr>
                <w:rFonts w:ascii="Times New Roman" w:hAnsi="Times New Roman" w:cs="Times New Roman"/>
                <w:b/>
                <w:sz w:val="16"/>
                <w:szCs w:val="16"/>
              </w:rPr>
              <w:t>Close</w:t>
            </w:r>
          </w:p>
        </w:tc>
      </w:tr>
      <w:tr w:rsidR="00D433D0" w:rsidRPr="00D433D0" w:rsidTr="00D433D0">
        <w:tc>
          <w:tcPr>
            <w:tcW w:w="1008" w:type="dxa"/>
          </w:tcPr>
          <w:p w:rsidR="00D225FD" w:rsidRPr="00D433D0" w:rsidRDefault="00D225FD" w:rsidP="00D433D0">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7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9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HDFC</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30</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8</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88</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7</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12</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630" w:type="dxa"/>
          </w:tcPr>
          <w:p w:rsidR="00D225FD" w:rsidRPr="00D433D0" w:rsidRDefault="00D225FD" w:rsidP="00D225FD">
            <w:pPr>
              <w:pStyle w:val="BodyText"/>
              <w:ind w:firstLine="0"/>
              <w:rPr>
                <w:rFonts w:ascii="Times New Roman" w:hAnsi="Times New Roman" w:cs="Times New Roman"/>
                <w:sz w:val="16"/>
                <w:szCs w:val="16"/>
              </w:rPr>
            </w:pPr>
            <w:r w:rsidRPr="00D433D0">
              <w:rPr>
                <w:rFonts w:ascii="Times New Roman" w:hAnsi="Times New Roman" w:cs="Times New Roman"/>
                <w:sz w:val="16"/>
                <w:szCs w:val="16"/>
              </w:rPr>
              <w:t>229</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0</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9</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KOTAK</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4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52</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896</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7</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903</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1/3/2000</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2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6</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34</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244</w:t>
            </w:r>
          </w:p>
        </w:tc>
      </w:tr>
      <w:tr w:rsidR="00D433D0" w:rsidRPr="00D433D0" w:rsidTr="00D433D0">
        <w:tc>
          <w:tcPr>
            <w:tcW w:w="1008"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5/30/2022</w:t>
            </w:r>
          </w:p>
        </w:tc>
        <w:tc>
          <w:tcPr>
            <w:tcW w:w="90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SBI</w:t>
            </w:r>
          </w:p>
        </w:tc>
        <w:tc>
          <w:tcPr>
            <w:tcW w:w="72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69</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3</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7</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1</w:t>
            </w:r>
          </w:p>
        </w:tc>
        <w:tc>
          <w:tcPr>
            <w:tcW w:w="54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c>
          <w:tcPr>
            <w:tcW w:w="630" w:type="dxa"/>
          </w:tcPr>
          <w:p w:rsidR="00D225FD" w:rsidRPr="00D433D0" w:rsidRDefault="00D225FD" w:rsidP="00256F84">
            <w:pPr>
              <w:pStyle w:val="BodyText"/>
              <w:ind w:firstLine="0"/>
              <w:jc w:val="center"/>
              <w:rPr>
                <w:rFonts w:ascii="Times New Roman" w:hAnsi="Times New Roman" w:cs="Times New Roman"/>
                <w:sz w:val="16"/>
                <w:szCs w:val="16"/>
              </w:rPr>
            </w:pPr>
            <w:r w:rsidRPr="00D433D0">
              <w:rPr>
                <w:rFonts w:ascii="Times New Roman" w:hAnsi="Times New Roman" w:cs="Times New Roman"/>
                <w:sz w:val="16"/>
                <w:szCs w:val="16"/>
              </w:rPr>
              <w:t>475</w:t>
            </w:r>
          </w:p>
        </w:tc>
      </w:tr>
    </w:tbl>
    <w:p w:rsidR="00E560AE" w:rsidRDefault="00E560AE" w:rsidP="00256F84">
      <w:pPr>
        <w:pStyle w:val="BodyText"/>
        <w:jc w:val="center"/>
      </w:pPr>
    </w:p>
    <w:p w:rsidR="00E560AE" w:rsidRDefault="00E560AE" w:rsidP="00E560AE">
      <w:pPr>
        <w:pStyle w:val="Heading2"/>
      </w:pPr>
      <w:r w:rsidRPr="000C0747">
        <w:lastRenderedPageBreak/>
        <w:t>Data Exploration</w:t>
      </w:r>
    </w:p>
    <w:p w:rsidR="00833F46" w:rsidRPr="00833F46" w:rsidRDefault="00833F46" w:rsidP="00833F46"/>
    <w:p w:rsidR="00E560AE" w:rsidRDefault="00256F84" w:rsidP="00E560AE">
      <w:pPr>
        <w:pStyle w:val="BodyText"/>
        <w:jc w:val="center"/>
      </w:pPr>
      <w:r w:rsidRPr="00256F84">
        <w:rPr>
          <w:noProof/>
        </w:rPr>
        <w:drawing>
          <wp:inline distT="0" distB="0" distL="0" distR="0">
            <wp:extent cx="3089910" cy="631607"/>
            <wp:effectExtent l="19050" t="0" r="0" b="0"/>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
                    <a:srcRect/>
                    <a:stretch>
                      <a:fillRect/>
                    </a:stretch>
                  </pic:blipFill>
                  <pic:spPr bwMode="auto">
                    <a:xfrm>
                      <a:off x="0" y="0"/>
                      <a:ext cx="3089910" cy="631607"/>
                    </a:xfrm>
                    <a:prstGeom prst="rect">
                      <a:avLst/>
                    </a:prstGeom>
                    <a:noFill/>
                    <a:ln w="9525">
                      <a:noFill/>
                      <a:miter lim="800000"/>
                      <a:headEnd/>
                      <a:tailEnd/>
                    </a:ln>
                  </pic:spPr>
                </pic:pic>
              </a:graphicData>
            </a:graphic>
          </wp:inline>
        </w:drawing>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C80649" w:rsidP="002A045F">
      <w:pPr>
        <w:pStyle w:val="figurecaption"/>
        <w:numPr>
          <w:ilvl w:val="0"/>
          <w:numId w:val="0"/>
        </w:numPr>
        <w:jc w:val="center"/>
        <w:rPr>
          <w:sz w:val="20"/>
          <w:szCs w:val="20"/>
        </w:rPr>
      </w:pPr>
      <w:r w:rsidRPr="00C80649">
        <w:rPr>
          <w:sz w:val="20"/>
          <w:szCs w:val="20"/>
        </w:rPr>
        <w:drawing>
          <wp:inline distT="0" distB="0" distL="0" distR="0">
            <wp:extent cx="3089910" cy="549447"/>
            <wp:effectExtent l="1905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srcRect/>
                    <a:stretch>
                      <a:fillRect/>
                    </a:stretch>
                  </pic:blipFill>
                  <pic:spPr bwMode="auto">
                    <a:xfrm>
                      <a:off x="0" y="0"/>
                      <a:ext cx="3089910" cy="549447"/>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C80649" w:rsidP="002A045F">
      <w:pPr>
        <w:pStyle w:val="figurecaption"/>
        <w:numPr>
          <w:ilvl w:val="0"/>
          <w:numId w:val="0"/>
        </w:numPr>
      </w:pPr>
      <w:r w:rsidRPr="00C80649">
        <w:drawing>
          <wp:inline distT="0" distB="0" distL="0" distR="0">
            <wp:extent cx="3089910" cy="929134"/>
            <wp:effectExtent l="19050" t="0" r="0" b="0"/>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
                    <a:srcRect/>
                    <a:stretch>
                      <a:fillRect/>
                    </a:stretch>
                  </pic:blipFill>
                  <pic:spPr bwMode="auto">
                    <a:xfrm>
                      <a:off x="0" y="0"/>
                      <a:ext cx="3089910" cy="929134"/>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C80649" w:rsidP="002A045F">
      <w:pPr>
        <w:pStyle w:val="figurecaption"/>
        <w:numPr>
          <w:ilvl w:val="0"/>
          <w:numId w:val="0"/>
        </w:numPr>
      </w:pPr>
      <w:r w:rsidRPr="00C80649">
        <w:drawing>
          <wp:inline distT="0" distB="0" distL="0" distR="0">
            <wp:extent cx="3089910" cy="941847"/>
            <wp:effectExtent l="19050" t="0" r="0"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
                    <a:srcRect/>
                    <a:stretch>
                      <a:fillRect/>
                    </a:stretch>
                  </pic:blipFill>
                  <pic:spPr bwMode="auto">
                    <a:xfrm>
                      <a:off x="0" y="0"/>
                      <a:ext cx="3089910" cy="941847"/>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D90C92" w:rsidP="002A045F">
      <w:pPr>
        <w:pStyle w:val="figurecaption"/>
        <w:numPr>
          <w:ilvl w:val="0"/>
          <w:numId w:val="0"/>
        </w:numPr>
      </w:pPr>
      <w:r w:rsidRPr="00D90C92">
        <w:drawing>
          <wp:inline distT="0" distB="0" distL="0" distR="0">
            <wp:extent cx="3089910" cy="89234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srcRect/>
                    <a:stretch>
                      <a:fillRect/>
                    </a:stretch>
                  </pic:blipFill>
                  <pic:spPr bwMode="auto">
                    <a:xfrm>
                      <a:off x="0" y="0"/>
                      <a:ext cx="3089910" cy="892345"/>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F43004" w:rsidP="002A045F">
      <w:pPr>
        <w:pStyle w:val="figurecaption"/>
        <w:numPr>
          <w:ilvl w:val="0"/>
          <w:numId w:val="0"/>
        </w:numPr>
        <w:rPr>
          <w:sz w:val="20"/>
          <w:szCs w:val="20"/>
        </w:rPr>
      </w:pPr>
      <w:r>
        <w:rPr>
          <w:sz w:val="20"/>
          <w:szCs w:val="20"/>
        </w:rPr>
        <w:lastRenderedPageBreak/>
        <w:t xml:space="preserve">As shown in Fig. 6, </w:t>
      </w:r>
      <w:r w:rsidR="002A045F" w:rsidRPr="002A045F">
        <w:rPr>
          <w:sz w:val="20"/>
          <w:szCs w:val="20"/>
        </w:rPr>
        <w:t>There is a lar</w:t>
      </w:r>
      <w:r>
        <w:rPr>
          <w:sz w:val="20"/>
          <w:szCs w:val="20"/>
        </w:rPr>
        <w:t>ge difference between the 75th perce</w:t>
      </w:r>
      <w:r w:rsidR="004E188B">
        <w:rPr>
          <w:sz w:val="20"/>
          <w:szCs w:val="20"/>
        </w:rPr>
        <w:t>n</w:t>
      </w:r>
      <w:r w:rsidR="002A045F" w:rsidRPr="002A045F">
        <w:rPr>
          <w:sz w:val="20"/>
          <w:szCs w:val="20"/>
        </w:rPr>
        <w:t xml:space="preserve">tile and max values of most of the feature variables for all </w:t>
      </w:r>
      <w:r>
        <w:rPr>
          <w:sz w:val="20"/>
          <w:szCs w:val="20"/>
        </w:rPr>
        <w:t>three</w:t>
      </w:r>
      <w:r w:rsidR="002A045F" w:rsidRPr="002A045F">
        <w:rPr>
          <w:sz w:val="20"/>
          <w:szCs w:val="20"/>
        </w:rPr>
        <w:t xml:space="preserve"> stocks. Therefore, it suggests that there are extreme values-Outliers in our data set.</w:t>
      </w:r>
    </w:p>
    <w:p w:rsidR="002A045F" w:rsidRDefault="00F43004" w:rsidP="00F43004">
      <w:pPr>
        <w:pStyle w:val="figurecaption"/>
        <w:numPr>
          <w:ilvl w:val="0"/>
          <w:numId w:val="0"/>
        </w:numPr>
        <w:jc w:val="center"/>
        <w:rPr>
          <w:sz w:val="20"/>
          <w:szCs w:val="20"/>
        </w:rPr>
      </w:pPr>
      <w:r w:rsidRPr="00F43004">
        <w:rPr>
          <w:sz w:val="20"/>
          <w:szCs w:val="20"/>
        </w:rPr>
        <w:drawing>
          <wp:inline distT="0" distB="0" distL="0" distR="0">
            <wp:extent cx="3079515" cy="992221"/>
            <wp:effectExtent l="19050" t="0" r="6585" b="0"/>
            <wp:docPr id="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3089910" cy="995570"/>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3E6B59" w:rsidP="002A045F">
      <w:pPr>
        <w:pStyle w:val="figurecaption"/>
        <w:numPr>
          <w:ilvl w:val="0"/>
          <w:numId w:val="0"/>
        </w:numPr>
        <w:rPr>
          <w:sz w:val="20"/>
          <w:szCs w:val="20"/>
        </w:rPr>
      </w:pPr>
      <w:r w:rsidRPr="003E6B59">
        <w:rPr>
          <w:sz w:val="20"/>
          <w:szCs w:val="20"/>
        </w:rPr>
        <w:drawing>
          <wp:inline distT="0" distB="0" distL="0" distR="0">
            <wp:extent cx="3089910" cy="919281"/>
            <wp:effectExtent l="19050" t="0" r="0" b="0"/>
            <wp:docPr id="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5"/>
                    <a:srcRect/>
                    <a:stretch>
                      <a:fillRect/>
                    </a:stretch>
                  </pic:blipFill>
                  <pic:spPr bwMode="auto">
                    <a:xfrm>
                      <a:off x="0" y="0"/>
                      <a:ext cx="3089910" cy="919281"/>
                    </a:xfrm>
                    <a:prstGeom prst="rect">
                      <a:avLst/>
                    </a:prstGeom>
                    <a:noFill/>
                    <a:ln w="9525">
                      <a:noFill/>
                      <a:miter lim="800000"/>
                      <a:headEnd/>
                      <a:tailEnd/>
                    </a:ln>
                  </pic:spPr>
                </pic:pic>
              </a:graphicData>
            </a:graphic>
          </wp:inline>
        </w:drawing>
      </w:r>
    </w:p>
    <w:p w:rsidR="002A045F" w:rsidRPr="002B2A78"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r w:rsidR="003E6B59" w:rsidRPr="003E6B59">
        <w:rPr>
          <w:rFonts w:eastAsia="Calibri"/>
        </w:rPr>
        <w:drawing>
          <wp:inline distT="0" distB="0" distL="0" distR="0">
            <wp:extent cx="3089910" cy="9456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3089910" cy="945645"/>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hown in Fig. 7, 8, 9 a</w:t>
      </w:r>
      <w:r w:rsidR="002A045F" w:rsidRPr="002A045F">
        <w:rPr>
          <w:sz w:val="20"/>
          <w:szCs w:val="20"/>
        </w:rPr>
        <w:t xml:space="preserve"> customized Scatter Plot is drawn for all feature variables against the close price of the HDFC, KOTAK, and SBI stock. It is observed that 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FB7850" w:rsidP="00FB7850">
      <w:pPr>
        <w:pStyle w:val="BodyText"/>
      </w:pPr>
      <w:r>
        <w:t>Features Addition: Computed variables added to the dataset are simple and exponential moving a</w:t>
      </w:r>
      <w:r w:rsidR="003E6B59">
        <w:t>verages for rolling periods of seven, thirteen, twenty</w:t>
      </w:r>
      <w:r>
        <w:t>,</w:t>
      </w:r>
      <w:r w:rsidR="003E6B59">
        <w:t xml:space="preserve"> hundred</w:t>
      </w:r>
      <w:r>
        <w:t xml:space="preserve">, and </w:t>
      </w:r>
      <w:r w:rsidR="003E6B59">
        <w:t>two hundred days. one</w:t>
      </w:r>
      <w:r>
        <w:t xml:space="preserve"> day's previous lag values of vol</w:t>
      </w:r>
      <w:r w:rsidR="00A8265D">
        <w:t>ume are also added as features. Six, ten, fourteen</w:t>
      </w:r>
      <w:r>
        <w:t xml:space="preserve">, and </w:t>
      </w:r>
      <w:r w:rsidR="00A8265D">
        <w:t>thirty</w:t>
      </w:r>
      <w:r>
        <w:t xml:space="preserve">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modelling strategies and model Evalu</w:t>
      </w:r>
      <w:r w:rsidR="002F29ED">
        <w:t>ation Rule used for this paper</w:t>
      </w:r>
      <w:r w:rsidRPr="00BB3A83">
        <w:t>.</w:t>
      </w:r>
    </w:p>
    <w:p w:rsidR="00A56CFC" w:rsidRDefault="007B4705" w:rsidP="007B4705">
      <w:pPr>
        <w:jc w:val="both"/>
        <w:rPr>
          <w:spacing w:val="-1"/>
          <w:sz w:val="16"/>
          <w:szCs w:val="16"/>
        </w:rPr>
      </w:pPr>
      <w:r>
        <w:rPr>
          <w:spacing w:val="-1"/>
          <w:sz w:val="16"/>
          <w:szCs w:val="16"/>
        </w:rPr>
        <w:t>Table 2.</w:t>
      </w:r>
      <w:r w:rsidR="006F6B23">
        <w:rPr>
          <w:spacing w:val="-1"/>
          <w:sz w:val="16"/>
          <w:szCs w:val="16"/>
        </w:rPr>
        <w:t xml:space="preserve"> </w:t>
      </w:r>
      <w:r w:rsidR="00A56CFC" w:rsidRPr="008A7D74">
        <w:rPr>
          <w:spacing w:val="-1"/>
          <w:sz w:val="16"/>
          <w:szCs w:val="16"/>
        </w:rPr>
        <w:t xml:space="preserve">Modelling strategies and </w:t>
      </w:r>
      <w:r w:rsidR="009D7B1D">
        <w:rPr>
          <w:spacing w:val="-1"/>
          <w:sz w:val="16"/>
          <w:szCs w:val="16"/>
        </w:rPr>
        <w:t>model e</w:t>
      </w:r>
      <w:r w:rsidR="00A56CFC" w:rsidRPr="008A7D74">
        <w:rPr>
          <w:spacing w:val="-1"/>
          <w:sz w:val="16"/>
          <w:szCs w:val="16"/>
        </w:rPr>
        <w:t xml:space="preserve">valuation </w:t>
      </w:r>
      <w:r w:rsidR="009D7B1D">
        <w:rPr>
          <w:spacing w:val="-1"/>
          <w:sz w:val="16"/>
          <w:szCs w:val="16"/>
        </w:rPr>
        <w:t>r</w:t>
      </w:r>
      <w:r w:rsidR="00A56CFC"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464"/>
        <w:gridCol w:w="2464"/>
      </w:tblGrid>
      <w:tr w:rsidR="007C0D78" w:rsidRPr="007E785B" w:rsidTr="004827B8">
        <w:trPr>
          <w:trHeight w:val="259"/>
        </w:trPr>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ling s</w:t>
            </w:r>
            <w:r w:rsidR="007C0D78" w:rsidRPr="004E188B">
              <w:rPr>
                <w:rFonts w:ascii="Times New Roman" w:hAnsi="Times New Roman" w:cs="Times New Roman"/>
                <w:b/>
                <w:sz w:val="16"/>
                <w:szCs w:val="16"/>
              </w:rPr>
              <w:t>trategies</w:t>
            </w:r>
          </w:p>
        </w:tc>
        <w:tc>
          <w:tcPr>
            <w:tcW w:w="2464" w:type="dxa"/>
            <w:shd w:val="clear" w:color="auto" w:fill="E7E6E6" w:themeFill="background2"/>
            <w:vAlign w:val="center"/>
          </w:tcPr>
          <w:p w:rsidR="007C0D78" w:rsidRPr="004E188B" w:rsidRDefault="009D7B1D" w:rsidP="004E188B">
            <w:pPr>
              <w:pStyle w:val="BodyText"/>
              <w:ind w:firstLine="0"/>
              <w:jc w:val="left"/>
              <w:rPr>
                <w:rFonts w:ascii="Times New Roman" w:hAnsi="Times New Roman" w:cs="Times New Roman"/>
                <w:b/>
                <w:sz w:val="16"/>
                <w:szCs w:val="16"/>
              </w:rPr>
            </w:pPr>
            <w:r w:rsidRPr="004E188B">
              <w:rPr>
                <w:rFonts w:ascii="Times New Roman" w:hAnsi="Times New Roman" w:cs="Times New Roman"/>
                <w:b/>
                <w:sz w:val="16"/>
                <w:szCs w:val="16"/>
              </w:rPr>
              <w:t>Model evaluation r</w:t>
            </w:r>
            <w:r w:rsidR="00712FAD" w:rsidRPr="004E188B">
              <w:rPr>
                <w:rFonts w:ascii="Times New Roman" w:hAnsi="Times New Roman" w:cs="Times New Roman"/>
                <w:b/>
                <w:sz w:val="16"/>
                <w:szCs w:val="16"/>
              </w:rPr>
              <w:t>ule</w:t>
            </w:r>
          </w:p>
        </w:tc>
      </w:tr>
      <w:tr w:rsidR="007C0D78" w:rsidTr="004827B8">
        <w:trPr>
          <w:trHeight w:val="1078"/>
        </w:trPr>
        <w:tc>
          <w:tcPr>
            <w:tcW w:w="2464"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4827B8">
        <w:trPr>
          <w:trHeight w:val="751"/>
        </w:trPr>
        <w:tc>
          <w:tcPr>
            <w:tcW w:w="2464"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6F6B23" w:rsidP="005F4A26">
      <w:pPr>
        <w:pStyle w:val="figurecaption"/>
        <w:numPr>
          <w:ilvl w:val="0"/>
          <w:numId w:val="0"/>
        </w:numPr>
        <w:jc w:val="center"/>
      </w:pPr>
      <w:r>
        <w:t>Table</w:t>
      </w:r>
      <w:r w:rsidR="007B4705">
        <w:t xml:space="preserve"> </w:t>
      </w:r>
      <w:r>
        <w:t xml:space="preserve">3. </w:t>
      </w:r>
      <w:r w:rsidR="009D7B1D">
        <w:t>Model evaluation using logistic regression</w:t>
      </w:r>
      <w:r w:rsidR="005F4A26" w:rsidRPr="008A7D74">
        <w:t xml:space="preserve"> </w:t>
      </w:r>
      <w:r w:rsidR="009D7B1D">
        <w:t>c</w:t>
      </w:r>
      <w:r w:rsidR="005F4A26" w:rsidRPr="008A7D74">
        <w:t xml:space="preserve">lassifier </w:t>
      </w:r>
    </w:p>
    <w:tbl>
      <w:tblPr>
        <w:tblStyle w:val="TableGrid"/>
        <w:tblW w:w="5058" w:type="dxa"/>
        <w:jc w:val="center"/>
        <w:tblLayout w:type="fixed"/>
        <w:tblLook w:val="04A0"/>
      </w:tblPr>
      <w:tblGrid>
        <w:gridCol w:w="1548"/>
        <w:gridCol w:w="1170"/>
        <w:gridCol w:w="1170"/>
        <w:gridCol w:w="1170"/>
      </w:tblGrid>
      <w:tr w:rsidR="00494C68" w:rsidRPr="00970546" w:rsidTr="00C67BB8">
        <w:trPr>
          <w:jc w:val="center"/>
        </w:trPr>
        <w:tc>
          <w:tcPr>
            <w:tcW w:w="1548" w:type="dxa"/>
            <w:shd w:val="clear" w:color="auto" w:fill="E7E6E6" w:themeFill="background2"/>
            <w:vAlign w:val="center"/>
          </w:tcPr>
          <w:p w:rsidR="005F4A26" w:rsidRPr="00970546" w:rsidRDefault="009D7B1D" w:rsidP="00504F48">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170" w:type="dxa"/>
            <w:shd w:val="clear" w:color="auto" w:fill="E7E6E6" w:themeFill="background2"/>
            <w:vAlign w:val="center"/>
          </w:tcPr>
          <w:p w:rsidR="005F4A26" w:rsidRPr="00970546" w:rsidRDefault="005F4A26" w:rsidP="00504F48">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3E04E6" w:rsidRPr="00970546" w:rsidTr="00C67BB8">
        <w:trPr>
          <w:trHeight w:val="1331"/>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Direction detection by six, ten, fourteen days consecutive closing prices split week on week</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1.0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6</w:t>
            </w:r>
          </w:p>
        </w:tc>
      </w:tr>
      <w:tr w:rsidR="003E04E6" w:rsidRPr="00970546" w:rsidTr="00C67BB8">
        <w:trPr>
          <w:trHeight w:val="746"/>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ume indicators</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8</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2</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9</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3</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7</w:t>
            </w:r>
          </w:p>
        </w:tc>
        <w:tc>
          <w:tcPr>
            <w:tcW w:w="1170" w:type="dxa"/>
            <w:vAlign w:val="center"/>
          </w:tcPr>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0</w:t>
            </w:r>
          </w:p>
          <w:p w:rsidR="003E04E6" w:rsidRPr="00504F48" w:rsidRDefault="003E04E6" w:rsidP="001E01CB">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0</w:t>
            </w:r>
          </w:p>
        </w:tc>
      </w:tr>
      <w:tr w:rsidR="003E04E6" w:rsidRPr="00970546" w:rsidTr="00C67BB8">
        <w:trPr>
          <w:trHeight w:val="908"/>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momentum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6</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6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trend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0</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6</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2</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8</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9</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3E04E6" w:rsidRPr="00970546" w:rsidTr="00C67BB8">
        <w:trPr>
          <w:jc w:val="center"/>
        </w:trPr>
        <w:tc>
          <w:tcPr>
            <w:tcW w:w="1548" w:type="dxa"/>
            <w:vAlign w:val="center"/>
          </w:tcPr>
          <w:p w:rsidR="003E04E6" w:rsidRPr="00504F48" w:rsidRDefault="003E04E6" w:rsidP="001E01CB">
            <w:pPr>
              <w:pStyle w:val="figurecaption"/>
              <w:numPr>
                <w:ilvl w:val="0"/>
                <w:numId w:val="0"/>
              </w:numPr>
              <w:jc w:val="left"/>
              <w:rPr>
                <w:rFonts w:ascii="Times New Roman" w:hAnsi="Times New Roman" w:cs="Times New Roman"/>
              </w:rPr>
            </w:pPr>
            <w:r w:rsidRPr="00504F48">
              <w:rPr>
                <w:rFonts w:ascii="Times New Roman" w:hAnsi="Times New Roman" w:cs="Times New Roman"/>
              </w:rPr>
              <w:t>Go long direction prediction using volatility indicators</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3</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9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c>
          <w:tcPr>
            <w:tcW w:w="1170" w:type="dxa"/>
            <w:vAlign w:val="center"/>
          </w:tcPr>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30</w:t>
            </w:r>
          </w:p>
          <w:p w:rsidR="003E04E6" w:rsidRPr="00504F48" w:rsidRDefault="003E04E6" w:rsidP="001E01CB">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w:t>
      </w:r>
      <w:r w:rsidR="006F6B23">
        <w:rPr>
          <w:noProof/>
          <w:sz w:val="16"/>
          <w:szCs w:val="16"/>
        </w:rPr>
        <w:t xml:space="preserve"> 4. M</w:t>
      </w:r>
      <w:r w:rsidR="009D7B1D">
        <w:rPr>
          <w:noProof/>
          <w:sz w:val="16"/>
          <w:szCs w:val="16"/>
        </w:rPr>
        <w:t>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4878" w:type="dxa"/>
        <w:jc w:val="center"/>
        <w:tblInd w:w="5760" w:type="dxa"/>
        <w:tblLook w:val="04A0"/>
      </w:tblPr>
      <w:tblGrid>
        <w:gridCol w:w="1476"/>
        <w:gridCol w:w="1134"/>
        <w:gridCol w:w="1134"/>
        <w:gridCol w:w="1134"/>
      </w:tblGrid>
      <w:tr w:rsidR="004827B8" w:rsidTr="004827B8">
        <w:trPr>
          <w:trHeight w:val="294"/>
          <w:jc w:val="center"/>
        </w:trPr>
        <w:tc>
          <w:tcPr>
            <w:tcW w:w="1476" w:type="dxa"/>
            <w:shd w:val="clear" w:color="auto" w:fill="E7E6E6" w:themeFill="background2"/>
            <w:vAlign w:val="center"/>
          </w:tcPr>
          <w:p w:rsidR="004827B8" w:rsidRPr="004E188B" w:rsidRDefault="004827B8" w:rsidP="004E188B">
            <w:pPr>
              <w:jc w:val="left"/>
              <w:rPr>
                <w:rFonts w:ascii="Times New Roman" w:hAnsi="Times New Roman" w:cs="Times New Roman"/>
                <w:b/>
                <w:bCs/>
                <w:color w:val="000000"/>
                <w:sz w:val="16"/>
                <w:szCs w:val="16"/>
                <w:lang w:val="en-US"/>
              </w:rPr>
            </w:pPr>
            <w:r w:rsidRPr="004E188B">
              <w:rPr>
                <w:rFonts w:ascii="Times New Roman" w:hAnsi="Times New Roman" w:cs="Times New Roman"/>
                <w:b/>
                <w:bCs/>
                <w:color w:val="000000"/>
                <w:sz w:val="16"/>
                <w:szCs w:val="16"/>
                <w:lang w:val="en-US"/>
              </w:rPr>
              <w:t>Modelling Strategies</w:t>
            </w:r>
          </w:p>
          <w:p w:rsidR="004827B8" w:rsidRPr="004E188B" w:rsidRDefault="004827B8" w:rsidP="004E188B">
            <w:pPr>
              <w:jc w:val="left"/>
              <w:rPr>
                <w:rFonts w:ascii="Times New Roman" w:hAnsi="Times New Roman" w:cs="Times New Roman"/>
                <w:b/>
                <w:bCs/>
                <w:sz w:val="16"/>
                <w:szCs w:val="16"/>
              </w:rPr>
            </w:pP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HDFC</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KOTAK</w:t>
            </w:r>
          </w:p>
        </w:tc>
        <w:tc>
          <w:tcPr>
            <w:tcW w:w="1134" w:type="dxa"/>
            <w:shd w:val="clear" w:color="auto" w:fill="E7E6E6" w:themeFill="background2"/>
            <w:vAlign w:val="center"/>
          </w:tcPr>
          <w:p w:rsidR="004827B8" w:rsidRPr="004E188B" w:rsidRDefault="004827B8" w:rsidP="004E188B">
            <w:pPr>
              <w:jc w:val="left"/>
              <w:rPr>
                <w:rFonts w:ascii="Times New Roman" w:hAnsi="Times New Roman" w:cs="Times New Roman"/>
                <w:b/>
                <w:bCs/>
                <w:sz w:val="16"/>
                <w:szCs w:val="16"/>
              </w:rPr>
            </w:pPr>
            <w:r w:rsidRPr="004E188B">
              <w:rPr>
                <w:rFonts w:ascii="Times New Roman" w:hAnsi="Times New Roman" w:cs="Times New Roman"/>
                <w:b/>
                <w:bCs/>
                <w:sz w:val="16"/>
                <w:szCs w:val="16"/>
              </w:rPr>
              <w:t>SBI</w:t>
            </w:r>
          </w:p>
        </w:tc>
      </w:tr>
      <w:tr w:rsidR="004827B8" w:rsidTr="004827B8">
        <w:trPr>
          <w:trHeight w:val="720"/>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Direction detection by six, ten, fourteen days consecutive closing prices split week on the week</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5</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7</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7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8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8</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5</w:t>
            </w:r>
          </w:p>
        </w:tc>
      </w:tr>
      <w:tr w:rsidR="004827B8" w:rsidTr="004827B8">
        <w:trPr>
          <w:trHeight w:val="428"/>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volume Indicators</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1</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8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90</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2</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9</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9</w:t>
            </w:r>
          </w:p>
        </w:tc>
        <w:tc>
          <w:tcPr>
            <w:tcW w:w="1134" w:type="dxa"/>
            <w:vAlign w:val="center"/>
          </w:tcPr>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precision-0.90</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recall-0.73</w:t>
            </w:r>
          </w:p>
          <w:p w:rsidR="004827B8" w:rsidRPr="004E188B" w:rsidRDefault="004827B8" w:rsidP="004E188B">
            <w:pPr>
              <w:jc w:val="left"/>
              <w:rPr>
                <w:rFonts w:ascii="Times New Roman" w:hAnsi="Times New Roman" w:cs="Times New Roman"/>
                <w:b/>
                <w:bCs/>
                <w:sz w:val="16"/>
                <w:szCs w:val="16"/>
                <w:lang w:val="en-US"/>
              </w:rPr>
            </w:pPr>
            <w:r w:rsidRPr="004E188B">
              <w:rPr>
                <w:rFonts w:ascii="Times New Roman" w:hAnsi="Times New Roman" w:cs="Times New Roman"/>
                <w:b/>
                <w:bCs/>
                <w:sz w:val="16"/>
                <w:szCs w:val="16"/>
                <w:lang w:val="en-US"/>
              </w:rPr>
              <w:t>accuracy-0.86</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rPr>
            </w:pPr>
            <w:r w:rsidRPr="004E188B">
              <w:rPr>
                <w:rFonts w:ascii="Times New Roman" w:hAnsi="Times New Roman" w:cs="Times New Roman"/>
                <w:sz w:val="16"/>
                <w:szCs w:val="16"/>
              </w:rPr>
              <w:t>Go long direction prediction using momentum indicators</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5</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4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72</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4</w:t>
            </w:r>
          </w:p>
        </w:tc>
      </w:tr>
      <w:tr w:rsidR="004827B8" w:rsidTr="004827B8">
        <w:trPr>
          <w:trHeight w:val="439"/>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trend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6</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5</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9</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7</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r>
      <w:tr w:rsidR="004827B8" w:rsidTr="004827B8">
        <w:trPr>
          <w:trHeight w:val="453"/>
          <w:jc w:val="center"/>
        </w:trPr>
        <w:tc>
          <w:tcPr>
            <w:tcW w:w="1476"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rPr>
              <w:t xml:space="preserve">Go long direction prediction using volatility indicators </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7</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9</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50</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78</w:t>
            </w:r>
          </w:p>
        </w:tc>
        <w:tc>
          <w:tcPr>
            <w:tcW w:w="1134" w:type="dxa"/>
            <w:vAlign w:val="center"/>
          </w:tcPr>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precision-0.83</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recall-0.61</w:t>
            </w:r>
          </w:p>
          <w:p w:rsidR="004827B8" w:rsidRPr="004E188B" w:rsidRDefault="004827B8" w:rsidP="004E188B">
            <w:pPr>
              <w:jc w:val="left"/>
              <w:rPr>
                <w:rFonts w:ascii="Times New Roman" w:hAnsi="Times New Roman" w:cs="Times New Roman"/>
                <w:sz w:val="16"/>
                <w:szCs w:val="16"/>
                <w:lang w:val="en-US"/>
              </w:rPr>
            </w:pPr>
            <w:r w:rsidRPr="004E188B">
              <w:rPr>
                <w:rFonts w:ascii="Times New Roman" w:hAnsi="Times New Roman" w:cs="Times New Roman"/>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6F6B23" w:rsidP="0014015D">
      <w:pPr>
        <w:rPr>
          <w:noProof/>
          <w:sz w:val="16"/>
          <w:szCs w:val="16"/>
        </w:rPr>
      </w:pPr>
      <w:r>
        <w:rPr>
          <w:noProof/>
          <w:sz w:val="16"/>
          <w:szCs w:val="16"/>
        </w:rPr>
        <w:t>Table</w:t>
      </w:r>
      <w:r w:rsidR="007B4705">
        <w:rPr>
          <w:noProof/>
          <w:sz w:val="16"/>
          <w:szCs w:val="16"/>
        </w:rPr>
        <w:t xml:space="preserve"> </w:t>
      </w:r>
      <w:r>
        <w:rPr>
          <w:noProof/>
          <w:sz w:val="16"/>
          <w:szCs w:val="16"/>
        </w:rPr>
        <w:t xml:space="preserve">5. </w:t>
      </w:r>
      <w:r w:rsidR="003106E8">
        <w:rPr>
          <w:noProof/>
          <w:sz w:val="16"/>
          <w:szCs w:val="16"/>
        </w:rPr>
        <w:t>Model e</w:t>
      </w:r>
      <w:r w:rsidR="0014015D" w:rsidRPr="00B750E5">
        <w:rPr>
          <w:noProof/>
          <w:sz w:val="16"/>
          <w:szCs w:val="16"/>
        </w:rPr>
        <w:t xml:space="preserve">valuation using </w:t>
      </w:r>
      <w:r w:rsidR="003106E8">
        <w:rPr>
          <w:noProof/>
          <w:sz w:val="16"/>
          <w:szCs w:val="16"/>
        </w:rPr>
        <w:t>extreme gradient</w:t>
      </w:r>
      <w:r w:rsidR="0014015D" w:rsidRPr="00B750E5">
        <w:rPr>
          <w:noProof/>
          <w:sz w:val="16"/>
          <w:szCs w:val="16"/>
        </w:rPr>
        <w:t xml:space="preserve"> </w:t>
      </w:r>
      <w:r w:rsidR="003106E8">
        <w:rPr>
          <w:noProof/>
          <w:sz w:val="16"/>
          <w:szCs w:val="16"/>
        </w:rPr>
        <w:t>boost c</w:t>
      </w:r>
      <w:r w:rsidR="0014015D" w:rsidRPr="00B750E5">
        <w:rPr>
          <w:noProof/>
          <w:sz w:val="16"/>
          <w:szCs w:val="16"/>
        </w:rPr>
        <w:t>lassifier</w:t>
      </w:r>
    </w:p>
    <w:p w:rsidR="0014015D" w:rsidRDefault="0014015D" w:rsidP="0014015D">
      <w:pPr>
        <w:rPr>
          <w:noProof/>
          <w:sz w:val="16"/>
          <w:szCs w:val="16"/>
        </w:rPr>
      </w:pPr>
    </w:p>
    <w:tbl>
      <w:tblPr>
        <w:tblStyle w:val="TableGrid"/>
        <w:tblW w:w="5058" w:type="dxa"/>
        <w:jc w:val="center"/>
        <w:tblLayout w:type="fixed"/>
        <w:tblLook w:val="04A0"/>
      </w:tblPr>
      <w:tblGrid>
        <w:gridCol w:w="1548"/>
        <w:gridCol w:w="1170"/>
        <w:gridCol w:w="1170"/>
        <w:gridCol w:w="1170"/>
      </w:tblGrid>
      <w:tr w:rsidR="003106E8" w:rsidTr="00C67BB8">
        <w:trPr>
          <w:jc w:val="center"/>
        </w:trPr>
        <w:tc>
          <w:tcPr>
            <w:tcW w:w="1548" w:type="dxa"/>
            <w:shd w:val="clear" w:color="auto" w:fill="E7E6E6" w:themeFill="background2"/>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shd w:val="clear" w:color="auto" w:fill="E7E6E6" w:themeFill="background2"/>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Direction detection by six, ten, fourteen days consecutive closing prices split week on the week</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40</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38</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4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37</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volume indicators</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73</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6</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9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90</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93</w:t>
            </w:r>
          </w:p>
        </w:tc>
        <w:tc>
          <w:tcPr>
            <w:tcW w:w="1170" w:type="dxa"/>
            <w:vAlign w:val="center"/>
          </w:tcPr>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precision-0.88</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recall-0.82</w:t>
            </w:r>
          </w:p>
          <w:p w:rsidR="00AE428A" w:rsidRPr="00504F48" w:rsidRDefault="00AE428A" w:rsidP="00504F48">
            <w:pPr>
              <w:jc w:val="left"/>
              <w:rPr>
                <w:rFonts w:ascii="Times New Roman" w:hAnsi="Times New Roman" w:cs="Times New Roman"/>
                <w:b/>
                <w:bCs/>
                <w:sz w:val="16"/>
                <w:szCs w:val="16"/>
                <w:lang w:val="en-US"/>
              </w:rPr>
            </w:pPr>
            <w:r w:rsidRPr="00504F48">
              <w:rPr>
                <w:rFonts w:ascii="Times New Roman" w:hAnsi="Times New Roman" w:cs="Times New Roman"/>
                <w:b/>
                <w:bCs/>
                <w:sz w:val="16"/>
                <w:szCs w:val="16"/>
                <w:lang w:val="en-US"/>
              </w:rPr>
              <w:t>accuracy-0.89</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rPr>
            </w:pPr>
            <w:r w:rsidRPr="00504F48">
              <w:rPr>
                <w:rFonts w:ascii="Times New Roman" w:hAnsi="Times New Roman" w:cs="Times New Roman"/>
                <w:sz w:val="16"/>
                <w:szCs w:val="16"/>
              </w:rPr>
              <w:t>Go long direction prediction using momentum indicators</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7</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7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59</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4</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trend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4</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2</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r w:rsidR="00AE428A" w:rsidTr="00C67BB8">
        <w:trPr>
          <w:jc w:val="center"/>
        </w:trPr>
        <w:tc>
          <w:tcPr>
            <w:tcW w:w="1548"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rPr>
              <w:t xml:space="preserve">Go long direction prediction using volatility indicators </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6</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75</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5</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1</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3</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79</w:t>
            </w:r>
          </w:p>
        </w:tc>
        <w:tc>
          <w:tcPr>
            <w:tcW w:w="1170" w:type="dxa"/>
            <w:vAlign w:val="center"/>
          </w:tcPr>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precision-0.80</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recall-0.67</w:t>
            </w:r>
          </w:p>
          <w:p w:rsidR="00AE428A" w:rsidRPr="00504F48" w:rsidRDefault="00AE428A" w:rsidP="00504F48">
            <w:pPr>
              <w:jc w:val="left"/>
              <w:rPr>
                <w:rFonts w:ascii="Times New Roman" w:hAnsi="Times New Roman" w:cs="Times New Roman"/>
                <w:sz w:val="16"/>
                <w:szCs w:val="16"/>
                <w:lang w:val="en-US"/>
              </w:rPr>
            </w:pPr>
            <w:r w:rsidRPr="00504F48">
              <w:rPr>
                <w:rFonts w:ascii="Times New Roman" w:hAnsi="Times New Roman" w:cs="Times New Roman"/>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lastRenderedPageBreak/>
        <w:t>From t</w:t>
      </w:r>
      <w:r w:rsidR="00B72025" w:rsidRPr="00B72025">
        <w:t xml:space="preserve">able 5, it </w:t>
      </w:r>
      <w:r w:rsidR="00AA39AE">
        <w:t>is observed that g</w:t>
      </w:r>
      <w:r>
        <w:t>o long direction Prediction using volume i</w:t>
      </w:r>
      <w:r w:rsidR="00B72025" w:rsidRPr="00B72025">
        <w:t>ndicators has given considerable precision, recall, and accuracy in direction prediction.</w:t>
      </w:r>
    </w:p>
    <w:p w:rsidR="00B72025" w:rsidRDefault="00AA39AE" w:rsidP="00B72025">
      <w:pPr>
        <w:pStyle w:val="Heading2"/>
      </w:pPr>
      <w:r>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sidR="007B4705">
        <w:rPr>
          <w:noProof/>
          <w:sz w:val="16"/>
          <w:szCs w:val="16"/>
        </w:rPr>
        <w:t xml:space="preserve"> </w:t>
      </w:r>
      <w:r>
        <w:rPr>
          <w:noProof/>
          <w:sz w:val="16"/>
          <w:szCs w:val="16"/>
        </w:rPr>
        <w:t xml:space="preserve">6. </w:t>
      </w:r>
      <w:r w:rsidR="006F6B23">
        <w:rPr>
          <w:noProof/>
          <w:sz w:val="16"/>
          <w:szCs w:val="16"/>
        </w:rPr>
        <w:t xml:space="preserve">Leader board </w:t>
      </w:r>
      <w:r w:rsidR="00AA39AE">
        <w:rPr>
          <w:noProof/>
          <w:sz w:val="16"/>
          <w:szCs w:val="16"/>
        </w:rPr>
        <w:t>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5080" w:type="dxa"/>
        <w:jc w:val="center"/>
        <w:tblLook w:val="04A0"/>
      </w:tblPr>
      <w:tblGrid>
        <w:gridCol w:w="1270"/>
        <w:gridCol w:w="1270"/>
        <w:gridCol w:w="1270"/>
        <w:gridCol w:w="1270"/>
      </w:tblGrid>
      <w:tr w:rsidR="007B4705" w:rsidTr="007B4705">
        <w:trPr>
          <w:jc w:val="center"/>
        </w:trPr>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7B4705" w:rsidRPr="00B72025" w:rsidRDefault="007B4705" w:rsidP="00C67BB8">
            <w:pPr>
              <w:jc w:val="left"/>
              <w:rPr>
                <w:rFonts w:ascii="Times New Roman" w:hAnsi="Times New Roman" w:cs="Times New Roman"/>
                <w:b/>
                <w:bCs/>
                <w:sz w:val="16"/>
                <w:szCs w:val="16"/>
              </w:rPr>
            </w:pP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shd w:val="clear" w:color="auto" w:fill="E7E6E6" w:themeFill="background2"/>
            <w:vAlign w:val="center"/>
          </w:tcPr>
          <w:p w:rsidR="007B4705" w:rsidRPr="00B72025" w:rsidRDefault="007B4705" w:rsidP="00C67BB8">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Direction detection by six, ten, fourteen  days consecutive closing prices split week on the week</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random fore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7</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7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74</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recall-0.88</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b/>
                <w:bCs/>
                <w:sz w:val="16"/>
                <w:szCs w:val="16"/>
                <w:lang w:val="en-US"/>
              </w:rPr>
              <w:t>accuracy-0.85</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volume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8</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2</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9</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93</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7</w:t>
            </w:r>
          </w:p>
        </w:tc>
        <w:tc>
          <w:tcPr>
            <w:tcW w:w="1270" w:type="dxa"/>
            <w:vAlign w:val="center"/>
          </w:tcPr>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precision-0.92</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recall-0.80</w:t>
            </w:r>
          </w:p>
          <w:p w:rsidR="007B4705" w:rsidRPr="007B4705" w:rsidRDefault="007B4705" w:rsidP="007B4705">
            <w:pPr>
              <w:jc w:val="left"/>
              <w:rPr>
                <w:rFonts w:ascii="Times New Roman" w:hAnsi="Times New Roman" w:cs="Times New Roman"/>
                <w:b/>
                <w:bCs/>
                <w:sz w:val="16"/>
                <w:szCs w:val="16"/>
                <w:lang w:val="en-US"/>
              </w:rPr>
            </w:pPr>
            <w:r w:rsidRPr="007B4705">
              <w:rPr>
                <w:rFonts w:ascii="Times New Roman" w:hAnsi="Times New Roman" w:cs="Times New Roman"/>
                <w:b/>
                <w:bCs/>
                <w:sz w:val="16"/>
                <w:szCs w:val="16"/>
                <w:lang w:val="en-US"/>
              </w:rPr>
              <w:t>accuracy-0.90</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momentum indicators</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logistic regression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6</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7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69</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4</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trend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4</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2</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r w:rsidR="007B4705" w:rsidRPr="007B4705" w:rsidTr="007B4705">
        <w:trPr>
          <w:jc w:val="center"/>
        </w:trPr>
        <w:tc>
          <w:tcPr>
            <w:tcW w:w="1270" w:type="dxa"/>
            <w:vAlign w:val="center"/>
          </w:tcPr>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Go long direction prediction using </w:t>
            </w:r>
          </w:p>
          <w:p w:rsidR="007B4705" w:rsidRPr="007B4705" w:rsidRDefault="007B4705" w:rsidP="007B4705">
            <w:pPr>
              <w:jc w:val="left"/>
              <w:rPr>
                <w:rFonts w:ascii="Times New Roman" w:hAnsi="Times New Roman" w:cs="Times New Roman"/>
                <w:sz w:val="16"/>
                <w:szCs w:val="16"/>
              </w:rPr>
            </w:pPr>
            <w:r w:rsidRPr="007B4705">
              <w:rPr>
                <w:rFonts w:ascii="Times New Roman" w:hAnsi="Times New Roman" w:cs="Times New Roman"/>
                <w:sz w:val="16"/>
                <w:szCs w:val="16"/>
              </w:rPr>
              <w:t xml:space="preserve">volatility indicators </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rPr>
              <w:t>(extreme gradient boost classifier)</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6</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75</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5</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1</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3</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79</w:t>
            </w:r>
          </w:p>
        </w:tc>
        <w:tc>
          <w:tcPr>
            <w:tcW w:w="1270" w:type="dxa"/>
            <w:vAlign w:val="center"/>
          </w:tcPr>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precision-0.80</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recall-0.67</w:t>
            </w:r>
          </w:p>
          <w:p w:rsidR="007B4705" w:rsidRPr="007B4705" w:rsidRDefault="007B4705" w:rsidP="007B4705">
            <w:pPr>
              <w:jc w:val="left"/>
              <w:rPr>
                <w:rFonts w:ascii="Times New Roman" w:hAnsi="Times New Roman" w:cs="Times New Roman"/>
                <w:sz w:val="16"/>
                <w:szCs w:val="16"/>
                <w:lang w:val="en-US"/>
              </w:rPr>
            </w:pPr>
            <w:r w:rsidRPr="007B4705">
              <w:rPr>
                <w:rFonts w:ascii="Times New Roman" w:hAnsi="Times New Roman" w:cs="Times New Roman"/>
                <w:sz w:val="16"/>
                <w:szCs w:val="16"/>
                <w:lang w:val="en-US"/>
              </w:rPr>
              <w:t>accuracy-0.81</w:t>
            </w:r>
          </w:p>
        </w:tc>
      </w:tr>
    </w:tbl>
    <w:p w:rsidR="00B72025" w:rsidRPr="007B4705" w:rsidRDefault="00B72025" w:rsidP="007B4705">
      <w:pPr>
        <w:jc w:val="both"/>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 xml:space="preserve">classifier modelling has given the highest efficiency in Direction Detection among all Modelling techniques namely </w:t>
      </w:r>
      <w:r w:rsidR="00C07526">
        <w:t>logistic regression, decision tree, random forest, k nearest neighbour</w:t>
      </w:r>
      <w:r w:rsidRPr="00AF3132">
        <w:t xml:space="preserve">, and </w:t>
      </w:r>
      <w:r w:rsidR="00C07526">
        <w:t>extreme gradient</w:t>
      </w:r>
      <w:r w:rsidRPr="00AF3132">
        <w:t xml:space="preserve"> Boost M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 </w:t>
      </w:r>
      <w:r w:rsidR="00C07526">
        <w:t xml:space="preserve"> logistic regression</w:t>
      </w:r>
      <w:r w:rsidRPr="00AF3132">
        <w:t xml:space="preserve"> classifier modelling has provided the best preci</w:t>
      </w:r>
      <w:r w:rsidR="00C07526">
        <w:t>sion, recall, 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w:t>
      </w:r>
      <w:r w:rsidR="00D37EC1">
        <w:t>ely 0.8 p</w:t>
      </w:r>
      <w:r>
        <w:t xml:space="preserve">recision would be 2*.8/2*.2=4:1 if a 0.5% difference in consecutive day close price for any stock is only 2.0.for </w:t>
      </w:r>
      <w:r>
        <w:lastRenderedPageBreak/>
        <w:t>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D37EC1">
        <w:t>B</w:t>
      </w:r>
      <w:r w:rsidR="00B72025">
        <w:t>ANK, KOTAK</w:t>
      </w:r>
      <w:r>
        <w:t xml:space="preserve"> BANK, and SBI BANK Stock over 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m:t>
        </m:r>
        <m:r>
          <w:rPr>
            <w:rFonts w:ascii="Cambria Math" w:hAnsi="Cambria Math"/>
          </w:rPr>
          <m:t>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0A07D1">
        <w:t xml:space="preserve">shown in Fig. 10 </w:t>
      </w:r>
      <w:r>
        <w:t>:</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B72025">
        <w:rPr>
          <w:noProof/>
          <w:sz w:val="16"/>
          <w:szCs w:val="16"/>
        </w:rPr>
        <w:t xml:space="preserve"> 10</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Default="00B72025" w:rsidP="00B72025">
      <w:pPr>
        <w:jc w:val="both"/>
      </w:pPr>
      <w:r>
        <w:t>Therefore,</w:t>
      </w:r>
      <w:r w:rsidR="00F70599">
        <w:t xml:space="preserve"> </w:t>
      </w:r>
      <w:r w:rsidRPr="007A5564">
        <w:t>Net Returns</w:t>
      </w:r>
      <w:r>
        <w:t xml:space="preserve"> </w:t>
      </w:r>
      <w:r w:rsidR="00AA39AE">
        <w:t>are</w:t>
      </w:r>
      <w:r>
        <w:t>:</w:t>
      </w:r>
    </w:p>
    <w:p w:rsidR="00F70599" w:rsidRPr="00F46003" w:rsidRDefault="00F70599" w:rsidP="00B72025">
      <w:pPr>
        <w:jc w:val="both"/>
      </w:pPr>
      <m:oMathPara>
        <m:oMathParaPr>
          <m:jc m:val="left"/>
        </m:oMathParaPr>
        <m:oMath>
          <m:r>
            <m:rPr>
              <m:sty m:val="p"/>
            </m:rPr>
            <w:rPr>
              <w:rFonts w:ascii="Cambria Math" w:hAnsi="Cambria Math"/>
            </w:rPr>
            <m:t>0.5*10000*282*0.85/100-0.5*10000*51*0.85/10</m:t>
          </m:r>
          <m:r>
            <m:rPr>
              <m:sty m:val="p"/>
            </m:rPr>
            <w:rPr>
              <w:rFonts w:ascii="Cambria Math" w:hAnsi="Cambria Math"/>
            </w:rPr>
            <m:t>0</m:t>
          </m:r>
        </m:oMath>
      </m:oMathPara>
    </w:p>
    <w:p w:rsidR="00F70599" w:rsidRDefault="00B72025" w:rsidP="00F70599">
      <w:pPr>
        <w:jc w:val="left"/>
      </w:pPr>
      <w:r w:rsidRPr="00F46003">
        <w:t>=Rs.</w:t>
      </w:r>
      <w:r w:rsidRPr="002465DC">
        <w:t xml:space="preserve"> </w:t>
      </w:r>
      <w:r>
        <w:t>9</w:t>
      </w:r>
      <w:r w:rsidRPr="002465DC">
        <w:t>817.5</w:t>
      </w:r>
      <w:r w:rsidRPr="00F46003">
        <w:t xml:space="preserve"> profit which would be </w:t>
      </w:r>
      <w:r w:rsidR="00F70599">
        <w:t xml:space="preserve">                           </w:t>
      </w:r>
      <m:oMath>
        <m:r>
          <m:rPr>
            <m:sty m:val="p"/>
          </m:rPr>
          <w:rPr>
            <w:rFonts w:ascii="Cambria Math" w:hAnsi="Cambria Math"/>
          </w:rPr>
          <m:t>9817.5 / (10000*6)*100</m:t>
        </m:r>
      </m:oMath>
    </w:p>
    <w:p w:rsidR="00B72025" w:rsidRDefault="00B72025" w:rsidP="00B72025">
      <w:pPr>
        <w:jc w:val="both"/>
      </w:pPr>
      <w:r w:rsidRPr="00F46003">
        <w:t>=</w:t>
      </w:r>
      <w:r>
        <w:t>16.36</w:t>
      </w:r>
      <w:r w:rsidRPr="00F46003">
        <w:t>% returns.</w:t>
      </w:r>
    </w:p>
    <w:p w:rsidR="00B72025" w:rsidRDefault="00B72025" w:rsidP="00B72025">
      <w:pPr>
        <w:jc w:val="both"/>
      </w:pPr>
    </w:p>
    <w:p w:rsidR="00B72025" w:rsidRDefault="00F70599" w:rsidP="00B72025">
      <w:pPr>
        <w:pStyle w:val="Heading2"/>
        <w:jc w:val="both"/>
      </w:pPr>
      <w:r>
        <w:t xml:space="preserve">Risk </w:t>
      </w:r>
      <w:r w:rsidR="00DC039E">
        <w:t>adjusted r</w:t>
      </w:r>
      <w:r w:rsidR="00E50997" w:rsidRPr="002E6CC9">
        <w:t>eturns</w:t>
      </w: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E50997">
        <w:t>isk ratio and finally, the Sharpe ratios are calculated. The Sharp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w:t>
      </w:r>
      <w:r w:rsidR="006709CC" w:rsidRPr="000B1C2A">
        <w:lastRenderedPageBreak/>
        <w:t xml:space="preserve">entire dataset and will be utilized as </w:t>
      </w:r>
      <w:r>
        <w:t>six</w:t>
      </w:r>
      <w:r w:rsidR="006709CC" w:rsidRPr="000B1C2A">
        <w:t xml:space="preserve"> different feature variables f</w:t>
      </w:r>
      <w:r w:rsidR="006F6B23">
        <w:t>or building the classification m</w:t>
      </w:r>
      <w:r w:rsidR="006709CC" w:rsidRPr="000B1C2A">
        <w:t>od</w:t>
      </w:r>
      <w:r>
        <w:t>el. The difference between the seven</w:t>
      </w:r>
      <w:r w:rsidR="006709CC" w:rsidRPr="000B1C2A">
        <w:t xml:space="preserve">th and </w:t>
      </w:r>
      <w:r>
        <w:t>eight</w:t>
      </w:r>
      <w:r w:rsidRPr="000B1C2A">
        <w:t>h</w:t>
      </w:r>
      <w:r w:rsidR="006F6B23">
        <w:t xml:space="preserve"> day c</w:t>
      </w:r>
      <w:r w:rsidR="006709CC" w:rsidRPr="000B1C2A">
        <w:t>losing price is determined.</w:t>
      </w:r>
      <w:r w:rsidR="006709CC">
        <w:t xml:space="preserve"> The </w:t>
      </w:r>
      <w:r w:rsidR="00F71FFF">
        <w:t>0.5</w:t>
      </w:r>
      <w:r w:rsidR="006709CC" w:rsidRPr="000B1C2A">
        <w:t xml:space="preserve">% difference,1% difference, and 1.5% difference are different classes of direction for which the rule 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F6B23">
        <w:t xml:space="preserve"> days using the classifier m</w:t>
      </w:r>
      <w:r w:rsidR="006709CC" w:rsidRPr="000B1C2A">
        <w:t xml:space="preserve">odelling algorithm which provided the best directional </w:t>
      </w:r>
      <w:r w:rsidR="009F13E4" w:rsidRPr="000B1C2A">
        <w:t>prediction.</w:t>
      </w:r>
      <w:r w:rsidR="009F13E4">
        <w:t xml:space="preserve"> Similarly</w:t>
      </w:r>
      <w:r w:rsidR="006709CC">
        <w:t xml:space="preserve">, </w:t>
      </w:r>
      <w:r w:rsidR="006F6B23">
        <w:t>a</w:t>
      </w:r>
      <w:r w:rsidR="006709CC">
        <w:t xml:space="preserve">ll different types of technical indicators namely momentum indicators, trend indicators, volatility indicators, and volume indicators are utilized as feature variables </w:t>
      </w:r>
      <w:r w:rsidR="006F6B23">
        <w:t>based on the input dataset and v</w:t>
      </w:r>
      <w:r w:rsidR="006709CC">
        <w:t>ariou</w:t>
      </w:r>
      <w:r w:rsidR="006F6B23">
        <w:t>s c</w:t>
      </w:r>
      <w:r w:rsidR="004255E2">
        <w:t>lassification models namely logistic r</w:t>
      </w:r>
      <w:r w:rsidR="006F6B23">
        <w:t>egression, d</w:t>
      </w:r>
      <w:r w:rsidR="009F13E4">
        <w:t xml:space="preserve">ecision </w:t>
      </w:r>
      <w:r w:rsidR="006F6B23">
        <w:t>t</w:t>
      </w:r>
      <w:r w:rsidR="009F13E4">
        <w:t>ree</w:t>
      </w:r>
      <w:r w:rsidR="006F6B23">
        <w:t>, r</w:t>
      </w:r>
      <w:r w:rsidR="009F13E4">
        <w:t xml:space="preserve">andom </w:t>
      </w:r>
      <w:r w:rsidR="006F6B23">
        <w:t>f</w:t>
      </w:r>
      <w:r w:rsidR="009F13E4">
        <w:t>orest</w:t>
      </w:r>
      <w:r w:rsidR="004255E2">
        <w:t>, k</w:t>
      </w:r>
      <w:r w:rsidR="006F6B23">
        <w:t xml:space="preserve"> </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rsidR="006F6B23">
        <w:t>cation algorithms t</w:t>
      </w:r>
      <w:r>
        <w:t>echniques. Later</w:t>
      </w:r>
      <w:r w:rsidR="006709CC">
        <w:t xml:space="preserve"> similar process is applied for predicting the direction of the close price of other stocks in the banking sector namel</w:t>
      </w:r>
      <w:r w:rsidR="006F6B23">
        <w:t>y SBI and KOTAK stocks. In the f</w:t>
      </w:r>
      <w:r w:rsidR="006709CC">
        <w:t>uture, there is a deploymen</w:t>
      </w:r>
      <w:r w:rsidR="006F6B23">
        <w:t>t d</w:t>
      </w:r>
      <w:r w:rsidR="006709CC">
        <w:t xml:space="preserve">ashboard proposed. As per the proposal for future assignments, the dashboard takes </w:t>
      </w:r>
      <w:r w:rsidR="006F6B23" w:rsidRPr="008E2414">
        <w:t>Application Programming Interface</w:t>
      </w:r>
      <w:r w:rsidR="006F6B23">
        <w:t xml:space="preserve"> (</w:t>
      </w:r>
      <w:r w:rsidR="006709CC">
        <w:t>API</w:t>
      </w:r>
      <w:r w:rsidR="006F6B23">
        <w:t>) as an input d</w:t>
      </w:r>
      <w:r w:rsidR="006709CC">
        <w:t>erived from the machine learning algorithms and can be utilized in predicting the direction of the cl</w:t>
      </w:r>
      <w:r w:rsidR="006F6B23">
        <w:t>ose price for any stock in the b</w:t>
      </w:r>
      <w:r w:rsidR="006709CC">
        <w:t xml:space="preserve">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 xml:space="preserve">In future </w:t>
      </w:r>
      <w:r w:rsidR="002F29ED" w:rsidRPr="002F29ED">
        <w:t>research work</w:t>
      </w:r>
      <w:r w:rsidRPr="0018018F">
        <w:t>, it can be shown how to define Bullish and B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BD5802" w:rsidRDefault="00BD5802" w:rsidP="00504F48">
      <w:pPr>
        <w:pStyle w:val="BodyText"/>
        <w:ind w:firstLine="0"/>
      </w:pPr>
    </w:p>
    <w:p w:rsidR="009303D9" w:rsidRDefault="009303D9" w:rsidP="00A059B3">
      <w:pPr>
        <w:pStyle w:val="Heading5"/>
      </w:pPr>
      <w:r w:rsidRPr="005B520E">
        <w:t>References</w:t>
      </w:r>
    </w:p>
    <w:p w:rsidR="006F6B23" w:rsidRPr="006F6B23" w:rsidRDefault="006F6B23" w:rsidP="006F6B23">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6F6B23">
        <w:rPr>
          <w:noProof/>
          <w:szCs w:val="24"/>
        </w:rPr>
        <w:t>[1]</w:t>
      </w:r>
      <w:r w:rsidRPr="006F6B23">
        <w:rPr>
          <w:noProof/>
          <w:szCs w:val="24"/>
        </w:rPr>
        <w:tab/>
        <w:t xml:space="preserve">D. Shah, H. Isah, and F. Zulkernine, “Stock market analysis: A review and taxonomy of prediction techniques,” </w:t>
      </w:r>
      <w:r w:rsidRPr="006F6B23">
        <w:rPr>
          <w:i/>
          <w:iCs/>
          <w:noProof/>
          <w:szCs w:val="24"/>
        </w:rPr>
        <w:t>Int. J. Financ. Stud.</w:t>
      </w:r>
      <w:r w:rsidRPr="006F6B23">
        <w:rPr>
          <w:noProof/>
          <w:szCs w:val="24"/>
        </w:rPr>
        <w:t>, vol. 7, no. 2, 2019, doi: 10.3390/ijfs702002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2]</w:t>
      </w:r>
      <w:r w:rsidRPr="006F6B23">
        <w:rPr>
          <w:noProof/>
          <w:szCs w:val="24"/>
        </w:rPr>
        <w:tab/>
        <w:t>P. Sonkiya, V. Bajpai, and A. Bansal, “Stock price prediction using BERT and GAN,” 2021, [Online]. Available: http://arxiv.org/abs/2107.0905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3]</w:t>
      </w:r>
      <w:r w:rsidRPr="006F6B23">
        <w:rPr>
          <w:noProof/>
          <w:szCs w:val="24"/>
        </w:rPr>
        <w:tab/>
        <w:t xml:space="preserve">Y. Huang, L. F. Capretz, and D. Ho, “Machine </w:t>
      </w:r>
      <w:r w:rsidRPr="006F6B23">
        <w:rPr>
          <w:noProof/>
          <w:szCs w:val="24"/>
        </w:rPr>
        <w:lastRenderedPageBreak/>
        <w:t xml:space="preserve">Learning for Stock Prediction Based on Fundamental Analysis,” </w:t>
      </w:r>
      <w:r w:rsidRPr="006F6B23">
        <w:rPr>
          <w:i/>
          <w:iCs/>
          <w:noProof/>
          <w:szCs w:val="24"/>
        </w:rPr>
        <w:t>2021 IEEE Symp. Ser. Comput. Intell. SSCI 2021 - Proc.</w:t>
      </w:r>
      <w:r w:rsidRPr="006F6B23">
        <w:rPr>
          <w:noProof/>
          <w:szCs w:val="24"/>
        </w:rPr>
        <w:t>, 2021, doi: 10.1109/SSCI50451.2021.9660134.</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4]</w:t>
      </w:r>
      <w:r w:rsidRPr="006F6B23">
        <w:rPr>
          <w:noProof/>
          <w:szCs w:val="24"/>
        </w:rPr>
        <w:tab/>
        <w:t xml:space="preserve">N. Rouf </w:t>
      </w:r>
      <w:r w:rsidRPr="006F6B23">
        <w:rPr>
          <w:i/>
          <w:iCs/>
          <w:noProof/>
          <w:szCs w:val="24"/>
        </w:rPr>
        <w:t>et al.</w:t>
      </w:r>
      <w:r w:rsidRPr="006F6B23">
        <w:rPr>
          <w:noProof/>
          <w:szCs w:val="24"/>
        </w:rPr>
        <w:t xml:space="preserve">, “Stock market prediction using machine learning techniques: A decade survey on methodologies, recent developments, and future directions,” </w:t>
      </w:r>
      <w:r w:rsidRPr="006F6B23">
        <w:rPr>
          <w:i/>
          <w:iCs/>
          <w:noProof/>
          <w:szCs w:val="24"/>
        </w:rPr>
        <w:t>Electron.</w:t>
      </w:r>
      <w:r w:rsidRPr="006F6B23">
        <w:rPr>
          <w:noProof/>
          <w:szCs w:val="24"/>
        </w:rPr>
        <w:t>, vol. 10, no. 21, 2021, doi: 10.3390/electronics10212717.</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5]</w:t>
      </w:r>
      <w:r w:rsidRPr="006F6B23">
        <w:rPr>
          <w:noProof/>
          <w:szCs w:val="24"/>
        </w:rPr>
        <w:tab/>
        <w:t xml:space="preserve">A. Rajkar, A. Kumaria, A. Raut, and N. Kulkarni, “Stock Market Price Prediction and Analysis,” </w:t>
      </w:r>
      <w:r w:rsidRPr="006F6B23">
        <w:rPr>
          <w:i/>
          <w:iCs/>
          <w:noProof/>
          <w:szCs w:val="24"/>
        </w:rPr>
        <w:t>Int. J. Eng. Res. Technol.</w:t>
      </w:r>
      <w:r w:rsidRPr="006F6B23">
        <w:rPr>
          <w:noProof/>
          <w:szCs w:val="24"/>
        </w:rPr>
        <w:t>, vol. 10, no. 06, pp. 115–119,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6]</w:t>
      </w:r>
      <w:r w:rsidRPr="006F6B23">
        <w:rPr>
          <w:noProof/>
          <w:szCs w:val="24"/>
        </w:rPr>
        <w:tab/>
        <w:t xml:space="preserve">B. A. Elbialy, “The Effect of Using Technical and Fundamental Analysis on the Effectiveness of Investment Decisions of Traders on the Egyptian Stock Exchange,” </w:t>
      </w:r>
      <w:r w:rsidRPr="006F6B23">
        <w:rPr>
          <w:i/>
          <w:iCs/>
          <w:noProof/>
          <w:szCs w:val="24"/>
        </w:rPr>
        <w:t>Int. J. Appl. Eng. Res.</w:t>
      </w:r>
      <w:r w:rsidRPr="006F6B23">
        <w:rPr>
          <w:noProof/>
          <w:szCs w:val="24"/>
        </w:rPr>
        <w:t>, vol. 14, no. 24, pp. 4492–4501, 2019, [Online]. Available: http://www.ripublication.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7]</w:t>
      </w:r>
      <w:r w:rsidRPr="006F6B23">
        <w:rPr>
          <w:noProof/>
          <w:szCs w:val="24"/>
        </w:rPr>
        <w:tab/>
        <w:t xml:space="preserve">G. S. Thanekar and Z. S. Shaikh, “Analysis and Evaluation of Technical Indicators for Prediction of Stock Market,” </w:t>
      </w:r>
      <w:r w:rsidRPr="006F6B23">
        <w:rPr>
          <w:i/>
          <w:iCs/>
          <w:noProof/>
          <w:szCs w:val="24"/>
        </w:rPr>
        <w:t>Int. J. Eng. Res. Technol.</w:t>
      </w:r>
      <w:r w:rsidRPr="006F6B23">
        <w:rPr>
          <w:noProof/>
          <w:szCs w:val="24"/>
        </w:rPr>
        <w:t>, vol. 10, no. May, pp. 341–344,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8]</w:t>
      </w:r>
      <w:r w:rsidRPr="006F6B23">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6F6B23">
        <w:rPr>
          <w:i/>
          <w:iCs/>
          <w:noProof/>
          <w:szCs w:val="24"/>
        </w:rPr>
        <w:t>Int. J. Recent Sci. Res.</w:t>
      </w:r>
      <w:r w:rsidRPr="006F6B23">
        <w:rPr>
          <w:noProof/>
          <w:szCs w:val="24"/>
        </w:rPr>
        <w:t>, vol. 10, pp. 30693–30695, 2019, doi: 10.24327/IJRSR.</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9]</w:t>
      </w:r>
      <w:r w:rsidRPr="006F6B23">
        <w:rPr>
          <w:noProof/>
          <w:szCs w:val="24"/>
        </w:rPr>
        <w:tab/>
        <w:t xml:space="preserve">K. B. Hansen, “The virtue of simplicity: On machine learning models in algorithmic trading,” </w:t>
      </w:r>
      <w:r w:rsidRPr="006F6B23">
        <w:rPr>
          <w:i/>
          <w:iCs/>
          <w:noProof/>
          <w:szCs w:val="24"/>
        </w:rPr>
        <w:t>Big Data Soc.</w:t>
      </w:r>
      <w:r w:rsidRPr="006F6B23">
        <w:rPr>
          <w:noProof/>
          <w:szCs w:val="24"/>
        </w:rPr>
        <w:t>, vol. 7, no. 1, 2020, doi: 10.1177/205395172092655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0]</w:t>
      </w:r>
      <w:r w:rsidRPr="006F6B23">
        <w:rPr>
          <w:noProof/>
          <w:szCs w:val="24"/>
        </w:rPr>
        <w:tab/>
        <w:t xml:space="preserve">P. Mukerji, C. Chung, T. Walsh, and B. Xiong, “The Impact of Algorithmic Trading in a Simulated Asset Market,” </w:t>
      </w:r>
      <w:r w:rsidRPr="006F6B23">
        <w:rPr>
          <w:i/>
          <w:iCs/>
          <w:noProof/>
          <w:szCs w:val="24"/>
        </w:rPr>
        <w:t>J. Risk Financ. Manag.</w:t>
      </w:r>
      <w:r w:rsidRPr="006F6B23">
        <w:rPr>
          <w:noProof/>
          <w:szCs w:val="24"/>
        </w:rPr>
        <w:t>, vol. 12, no. 2, p. 68, 2019, doi: 10.3390/jrfm1202006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1]</w:t>
      </w:r>
      <w:r w:rsidRPr="006F6B23">
        <w:rPr>
          <w:noProof/>
          <w:szCs w:val="24"/>
        </w:rPr>
        <w:tab/>
        <w:t xml:space="preserve">W. A. Omta </w:t>
      </w:r>
      <w:r w:rsidRPr="006F6B23">
        <w:rPr>
          <w:i/>
          <w:iCs/>
          <w:noProof/>
          <w:szCs w:val="24"/>
        </w:rPr>
        <w:t>et al.</w:t>
      </w:r>
      <w:r w:rsidRPr="006F6B23">
        <w:rPr>
          <w:noProof/>
          <w:szCs w:val="24"/>
        </w:rPr>
        <w:t xml:space="preserve">, “Combining Supervised and Unsupervised Machine Learning Methods for Phenotypic Functional Genomics Screening,” </w:t>
      </w:r>
      <w:r w:rsidRPr="006F6B23">
        <w:rPr>
          <w:i/>
          <w:iCs/>
          <w:noProof/>
          <w:szCs w:val="24"/>
        </w:rPr>
        <w:t>SLAS Discov.</w:t>
      </w:r>
      <w:r w:rsidRPr="006F6B23">
        <w:rPr>
          <w:noProof/>
          <w:szCs w:val="24"/>
        </w:rPr>
        <w:t>, vol. 25, no. 6, pp. 655–664, 2020, doi: 10.1177/2472555220919345.</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2]</w:t>
      </w:r>
      <w:r w:rsidRPr="006F6B23">
        <w:rPr>
          <w:noProof/>
          <w:szCs w:val="24"/>
        </w:rPr>
        <w:tab/>
        <w:t xml:space="preserve">A. Alhomadi, “Forecasting stock market prices : A machine learning approach,” </w:t>
      </w:r>
      <w:r w:rsidRPr="006F6B23">
        <w:rPr>
          <w:i/>
          <w:iCs/>
          <w:noProof/>
          <w:szCs w:val="24"/>
        </w:rPr>
        <w:t>Digit. Commons</w:t>
      </w:r>
      <w:r w:rsidRPr="006F6B23">
        <w:rPr>
          <w:noProof/>
          <w:szCs w:val="24"/>
        </w:rPr>
        <w:t>, vol. 11, no. 2, pp. 16–36, 2021.</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3]</w:t>
      </w:r>
      <w:r w:rsidRPr="006F6B23">
        <w:rPr>
          <w:noProof/>
          <w:szCs w:val="24"/>
        </w:rPr>
        <w:tab/>
        <w:t xml:space="preserve">A. N. Dar, “PRINCIPAL COMPONENT ANALYSIS (PCA) (Using Eigen Decomposition),” </w:t>
      </w:r>
      <w:r w:rsidRPr="006F6B23">
        <w:rPr>
          <w:i/>
          <w:iCs/>
          <w:noProof/>
          <w:szCs w:val="24"/>
        </w:rPr>
        <w:t>Gsj</w:t>
      </w:r>
      <w:r w:rsidRPr="006F6B23">
        <w:rPr>
          <w:noProof/>
          <w:szCs w:val="24"/>
        </w:rPr>
        <w:t>, vol. 9, no. 7, pp. 240–252, 2021, [Online]. Available: www.globalscientificjournal.com</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4]</w:t>
      </w:r>
      <w:r w:rsidRPr="006F6B23">
        <w:rPr>
          <w:noProof/>
          <w:szCs w:val="24"/>
        </w:rPr>
        <w:tab/>
        <w:t xml:space="preserve">Z. A. A. Al-Bairmani and A. A. Ismael, “Using Logistic Regression Model to Study the Most Important Factors Which Affects Diabetes for the Elderly in the City of Hilla / 2019,” </w:t>
      </w:r>
      <w:r w:rsidRPr="006F6B23">
        <w:rPr>
          <w:i/>
          <w:iCs/>
          <w:noProof/>
          <w:szCs w:val="24"/>
        </w:rPr>
        <w:t>J. Phys. Conf. Ser.</w:t>
      </w:r>
      <w:r w:rsidRPr="006F6B23">
        <w:rPr>
          <w:noProof/>
          <w:szCs w:val="24"/>
        </w:rPr>
        <w:t>, vol. 1818, no. 1, 2021, doi: 10.1088/1742-6596/1818/1/012016.</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5]</w:t>
      </w:r>
      <w:r w:rsidRPr="006F6B23">
        <w:rPr>
          <w:noProof/>
          <w:szCs w:val="24"/>
        </w:rPr>
        <w:tab/>
        <w:t xml:space="preserve">M. Jena and S. Dehuri, “Decision tree for classification and regression: A state-of-the art review,” </w:t>
      </w:r>
      <w:r w:rsidRPr="006F6B23">
        <w:rPr>
          <w:i/>
          <w:iCs/>
          <w:noProof/>
          <w:szCs w:val="24"/>
        </w:rPr>
        <w:t>Inform.</w:t>
      </w:r>
      <w:r w:rsidRPr="006F6B23">
        <w:rPr>
          <w:noProof/>
          <w:szCs w:val="24"/>
        </w:rPr>
        <w:t>, vol. 44, no. 4, pp. 405–420, 2020, doi: 10.31449/INF.V44I4.3023.</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6]</w:t>
      </w:r>
      <w:r w:rsidRPr="006F6B23">
        <w:rPr>
          <w:noProof/>
          <w:szCs w:val="24"/>
        </w:rPr>
        <w:tab/>
        <w:t xml:space="preserve">M. Schonlau and R. Y. Zou, “The random forest algorithm for statistical learning,” </w:t>
      </w:r>
      <w:r w:rsidRPr="006F6B23">
        <w:rPr>
          <w:i/>
          <w:iCs/>
          <w:noProof/>
          <w:szCs w:val="24"/>
        </w:rPr>
        <w:t>Stata J.</w:t>
      </w:r>
      <w:r w:rsidRPr="006F6B23">
        <w:rPr>
          <w:noProof/>
          <w:szCs w:val="24"/>
        </w:rPr>
        <w:t xml:space="preserve">, vol. 20, </w:t>
      </w:r>
      <w:r w:rsidRPr="006F6B23">
        <w:rPr>
          <w:noProof/>
          <w:szCs w:val="24"/>
        </w:rPr>
        <w:lastRenderedPageBreak/>
        <w:t>no. 1, pp. 3–29, 2020, doi: 10.1177/1536867X2090968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7]</w:t>
      </w:r>
      <w:r w:rsidRPr="006F6B23">
        <w:rPr>
          <w:noProof/>
          <w:szCs w:val="24"/>
        </w:rPr>
        <w:tab/>
        <w:t xml:space="preserve">L. Wang, “Research and Implementation of Machine Learning Classifier Based on KNN,” </w:t>
      </w:r>
      <w:r w:rsidRPr="006F6B23">
        <w:rPr>
          <w:i/>
          <w:iCs/>
          <w:noProof/>
          <w:szCs w:val="24"/>
        </w:rPr>
        <w:t>IOP Conf. Ser. Mater. Sci. Eng.</w:t>
      </w:r>
      <w:r w:rsidRPr="006F6B23">
        <w:rPr>
          <w:noProof/>
          <w:szCs w:val="24"/>
        </w:rPr>
        <w:t>, vol. 677, no. 5, pp. 0–5, 2019, doi: 10.1088/1757-899X/677/5/052038.</w:t>
      </w:r>
    </w:p>
    <w:p w:rsidR="006F6B23" w:rsidRPr="006F6B23" w:rsidRDefault="006F6B23" w:rsidP="006F6B23">
      <w:pPr>
        <w:widowControl w:val="0"/>
        <w:autoSpaceDE w:val="0"/>
        <w:autoSpaceDN w:val="0"/>
        <w:adjustRightInd w:val="0"/>
        <w:ind w:left="640" w:hanging="640"/>
        <w:jc w:val="both"/>
        <w:rPr>
          <w:noProof/>
          <w:szCs w:val="24"/>
        </w:rPr>
      </w:pPr>
      <w:r w:rsidRPr="006F6B23">
        <w:rPr>
          <w:noProof/>
          <w:szCs w:val="24"/>
        </w:rPr>
        <w:t>[18]</w:t>
      </w:r>
      <w:r w:rsidRPr="006F6B23">
        <w:rPr>
          <w:noProof/>
          <w:szCs w:val="24"/>
        </w:rPr>
        <w:tab/>
        <w:t xml:space="preserve">P. Zhang, Y. Jia, and Y. Shang, “Research and application of XGBoost in imbalanced data,” </w:t>
      </w:r>
      <w:r w:rsidRPr="006F6B23">
        <w:rPr>
          <w:i/>
          <w:iCs/>
          <w:noProof/>
          <w:szCs w:val="24"/>
        </w:rPr>
        <w:t>Int. J. Distrib. Sens. Networks</w:t>
      </w:r>
      <w:r w:rsidRPr="006F6B23">
        <w:rPr>
          <w:noProof/>
          <w:szCs w:val="24"/>
        </w:rPr>
        <w:t>, vol. 18, no. 6, 2022, doi: 10.1177/15501329221106935.</w:t>
      </w:r>
    </w:p>
    <w:p w:rsidR="006F6B23" w:rsidRPr="006F6B23" w:rsidRDefault="006F6B23" w:rsidP="006F6B23">
      <w:pPr>
        <w:widowControl w:val="0"/>
        <w:autoSpaceDE w:val="0"/>
        <w:autoSpaceDN w:val="0"/>
        <w:adjustRightInd w:val="0"/>
        <w:ind w:left="640" w:hanging="640"/>
        <w:jc w:val="both"/>
        <w:rPr>
          <w:noProof/>
        </w:rPr>
      </w:pPr>
      <w:r w:rsidRPr="006F6B23">
        <w:rPr>
          <w:noProof/>
          <w:szCs w:val="24"/>
        </w:rPr>
        <w:t>[19]</w:t>
      </w:r>
      <w:r w:rsidRPr="006F6B23">
        <w:rPr>
          <w:noProof/>
          <w:szCs w:val="24"/>
        </w:rPr>
        <w:tab/>
        <w:t xml:space="preserve">I. Markoulidakis, G. Kopsiaftis, I. Rallis, and I. Georgoulas, “Multi-Class Confusion Matrix Reduction method and its application on Net Promoter Score classification problem,” </w:t>
      </w:r>
      <w:r w:rsidRPr="006F6B23">
        <w:rPr>
          <w:i/>
          <w:iCs/>
          <w:noProof/>
          <w:szCs w:val="24"/>
        </w:rPr>
        <w:t>ACM Int. Conf. Proceeding Ser.</w:t>
      </w:r>
      <w:r w:rsidRPr="006F6B23">
        <w:rPr>
          <w:noProof/>
          <w:szCs w:val="24"/>
        </w:rPr>
        <w:t>, pp. 412–419, 2021, doi: 10.1145/3453892.3461323.</w:t>
      </w:r>
    </w:p>
    <w:p w:rsidR="006F6B23" w:rsidRPr="006F6B23" w:rsidRDefault="006F6B23" w:rsidP="006F6B23">
      <w:pPr>
        <w:jc w:val="both"/>
      </w:pPr>
      <w:r>
        <w:fldChar w:fldCharType="end"/>
      </w:r>
    </w:p>
    <w:sectPr w:rsidR="006F6B23" w:rsidRPr="006F6B23"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550C3" w:rsidRDefault="00E550C3" w:rsidP="001A3B3D">
      <w:r>
        <w:separator/>
      </w:r>
    </w:p>
  </w:endnote>
  <w:endnote w:type="continuationSeparator" w:id="1">
    <w:p w:rsidR="00E550C3" w:rsidRDefault="00E550C3"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550C3" w:rsidRDefault="00E550C3" w:rsidP="001A3B3D">
      <w:r>
        <w:separator/>
      </w:r>
    </w:p>
  </w:footnote>
  <w:footnote w:type="continuationSeparator" w:id="1">
    <w:p w:rsidR="00E550C3" w:rsidRDefault="00E550C3"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58370"/>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0FALS2wu8tAAAA"/>
  </w:docVars>
  <w:rsids>
    <w:rsidRoot w:val="009303D9"/>
    <w:rsid w:val="00003B89"/>
    <w:rsid w:val="000042E7"/>
    <w:rsid w:val="00006DAC"/>
    <w:rsid w:val="00012FCA"/>
    <w:rsid w:val="00013FCE"/>
    <w:rsid w:val="000229D3"/>
    <w:rsid w:val="00024FFE"/>
    <w:rsid w:val="00025778"/>
    <w:rsid w:val="00027F00"/>
    <w:rsid w:val="00040EDA"/>
    <w:rsid w:val="00041BEC"/>
    <w:rsid w:val="000426D9"/>
    <w:rsid w:val="0004781E"/>
    <w:rsid w:val="000509FD"/>
    <w:rsid w:val="00055497"/>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23271"/>
    <w:rsid w:val="00123F88"/>
    <w:rsid w:val="00132322"/>
    <w:rsid w:val="001366A8"/>
    <w:rsid w:val="0014015D"/>
    <w:rsid w:val="00140512"/>
    <w:rsid w:val="001408FA"/>
    <w:rsid w:val="001438A3"/>
    <w:rsid w:val="00145B99"/>
    <w:rsid w:val="00153C1D"/>
    <w:rsid w:val="001544FA"/>
    <w:rsid w:val="00160D26"/>
    <w:rsid w:val="00163BEF"/>
    <w:rsid w:val="0018018F"/>
    <w:rsid w:val="001869D0"/>
    <w:rsid w:val="00193373"/>
    <w:rsid w:val="00193A5F"/>
    <w:rsid w:val="001A2EFD"/>
    <w:rsid w:val="001A3B3D"/>
    <w:rsid w:val="001B67DC"/>
    <w:rsid w:val="001E01CB"/>
    <w:rsid w:val="001E207B"/>
    <w:rsid w:val="001F04AF"/>
    <w:rsid w:val="001F3948"/>
    <w:rsid w:val="002023D0"/>
    <w:rsid w:val="0022022C"/>
    <w:rsid w:val="002239E9"/>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9137C"/>
    <w:rsid w:val="002A045F"/>
    <w:rsid w:val="002A0A6A"/>
    <w:rsid w:val="002A45EA"/>
    <w:rsid w:val="002A5BFB"/>
    <w:rsid w:val="002B0972"/>
    <w:rsid w:val="002B0F4D"/>
    <w:rsid w:val="002B1400"/>
    <w:rsid w:val="002B2A78"/>
    <w:rsid w:val="002C0627"/>
    <w:rsid w:val="002C2878"/>
    <w:rsid w:val="002D205C"/>
    <w:rsid w:val="002E6508"/>
    <w:rsid w:val="002E6CC9"/>
    <w:rsid w:val="002F20C7"/>
    <w:rsid w:val="002F29ED"/>
    <w:rsid w:val="002F502B"/>
    <w:rsid w:val="0030065F"/>
    <w:rsid w:val="00302062"/>
    <w:rsid w:val="0030705A"/>
    <w:rsid w:val="003106E8"/>
    <w:rsid w:val="003120F6"/>
    <w:rsid w:val="003125F0"/>
    <w:rsid w:val="00323F60"/>
    <w:rsid w:val="003274DB"/>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E04E6"/>
    <w:rsid w:val="003E6B59"/>
    <w:rsid w:val="003F5A08"/>
    <w:rsid w:val="00415041"/>
    <w:rsid w:val="00420716"/>
    <w:rsid w:val="004255E2"/>
    <w:rsid w:val="004325FB"/>
    <w:rsid w:val="004332C9"/>
    <w:rsid w:val="00433702"/>
    <w:rsid w:val="00433EAB"/>
    <w:rsid w:val="004372B0"/>
    <w:rsid w:val="004432BA"/>
    <w:rsid w:val="0044407E"/>
    <w:rsid w:val="00445EC8"/>
    <w:rsid w:val="00446539"/>
    <w:rsid w:val="00447BB9"/>
    <w:rsid w:val="0046031D"/>
    <w:rsid w:val="00465D34"/>
    <w:rsid w:val="004700AF"/>
    <w:rsid w:val="00473AC9"/>
    <w:rsid w:val="00476A2E"/>
    <w:rsid w:val="004777A2"/>
    <w:rsid w:val="004827B8"/>
    <w:rsid w:val="00494C68"/>
    <w:rsid w:val="004C0745"/>
    <w:rsid w:val="004C476B"/>
    <w:rsid w:val="004D449D"/>
    <w:rsid w:val="004D72B5"/>
    <w:rsid w:val="004E188B"/>
    <w:rsid w:val="004E3826"/>
    <w:rsid w:val="004E509E"/>
    <w:rsid w:val="004F11DC"/>
    <w:rsid w:val="00501F8D"/>
    <w:rsid w:val="00504F48"/>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8641D"/>
    <w:rsid w:val="00594284"/>
    <w:rsid w:val="005A08A1"/>
    <w:rsid w:val="005B0344"/>
    <w:rsid w:val="005B520E"/>
    <w:rsid w:val="005B7B04"/>
    <w:rsid w:val="005C0EFC"/>
    <w:rsid w:val="005C6B4A"/>
    <w:rsid w:val="005D2F43"/>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132A"/>
    <w:rsid w:val="00662F6A"/>
    <w:rsid w:val="006701A5"/>
    <w:rsid w:val="00670434"/>
    <w:rsid w:val="006704DB"/>
    <w:rsid w:val="006709CC"/>
    <w:rsid w:val="00671297"/>
    <w:rsid w:val="006771B1"/>
    <w:rsid w:val="00683163"/>
    <w:rsid w:val="00687269"/>
    <w:rsid w:val="006A0BB6"/>
    <w:rsid w:val="006A6F02"/>
    <w:rsid w:val="006B327E"/>
    <w:rsid w:val="006B663E"/>
    <w:rsid w:val="006B6B66"/>
    <w:rsid w:val="006B6C2E"/>
    <w:rsid w:val="006C111C"/>
    <w:rsid w:val="006C29BC"/>
    <w:rsid w:val="006C2C62"/>
    <w:rsid w:val="006C3142"/>
    <w:rsid w:val="006C7E6C"/>
    <w:rsid w:val="006E1CEF"/>
    <w:rsid w:val="006E46F9"/>
    <w:rsid w:val="006E4F77"/>
    <w:rsid w:val="006E7823"/>
    <w:rsid w:val="006E78C2"/>
    <w:rsid w:val="006F1FFB"/>
    <w:rsid w:val="006F544C"/>
    <w:rsid w:val="006F54F1"/>
    <w:rsid w:val="006F6B23"/>
    <w:rsid w:val="006F6D3D"/>
    <w:rsid w:val="00702CC1"/>
    <w:rsid w:val="00712391"/>
    <w:rsid w:val="00712FAD"/>
    <w:rsid w:val="00713833"/>
    <w:rsid w:val="00715BEA"/>
    <w:rsid w:val="007349BC"/>
    <w:rsid w:val="00740EEA"/>
    <w:rsid w:val="00743887"/>
    <w:rsid w:val="00764199"/>
    <w:rsid w:val="00794804"/>
    <w:rsid w:val="007A24A3"/>
    <w:rsid w:val="007A690D"/>
    <w:rsid w:val="007B33F1"/>
    <w:rsid w:val="007B4705"/>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2171A"/>
    <w:rsid w:val="00833F46"/>
    <w:rsid w:val="00833F6D"/>
    <w:rsid w:val="00836367"/>
    <w:rsid w:val="00837561"/>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4511B"/>
    <w:rsid w:val="00A55B2A"/>
    <w:rsid w:val="00A56CFC"/>
    <w:rsid w:val="00A578FF"/>
    <w:rsid w:val="00A65A51"/>
    <w:rsid w:val="00A81E93"/>
    <w:rsid w:val="00A8265D"/>
    <w:rsid w:val="00A85CDE"/>
    <w:rsid w:val="00A86D1C"/>
    <w:rsid w:val="00A86D4F"/>
    <w:rsid w:val="00AA39AE"/>
    <w:rsid w:val="00AC0117"/>
    <w:rsid w:val="00AC6915"/>
    <w:rsid w:val="00AD737C"/>
    <w:rsid w:val="00AD799D"/>
    <w:rsid w:val="00AE3409"/>
    <w:rsid w:val="00AE428A"/>
    <w:rsid w:val="00AF3132"/>
    <w:rsid w:val="00B11A60"/>
    <w:rsid w:val="00B20EB5"/>
    <w:rsid w:val="00B22613"/>
    <w:rsid w:val="00B33D01"/>
    <w:rsid w:val="00B44A76"/>
    <w:rsid w:val="00B64644"/>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448D"/>
    <w:rsid w:val="00BD4744"/>
    <w:rsid w:val="00BD5802"/>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7D44"/>
    <w:rsid w:val="00C3075A"/>
    <w:rsid w:val="00C310D5"/>
    <w:rsid w:val="00C4505E"/>
    <w:rsid w:val="00C46C8A"/>
    <w:rsid w:val="00C56CC3"/>
    <w:rsid w:val="00C56F0D"/>
    <w:rsid w:val="00C57CD4"/>
    <w:rsid w:val="00C6220B"/>
    <w:rsid w:val="00C6495E"/>
    <w:rsid w:val="00C64C19"/>
    <w:rsid w:val="00C66579"/>
    <w:rsid w:val="00C66D66"/>
    <w:rsid w:val="00C67BB8"/>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5FD"/>
    <w:rsid w:val="00D22D35"/>
    <w:rsid w:val="00D25EEA"/>
    <w:rsid w:val="00D30E3D"/>
    <w:rsid w:val="00D3721A"/>
    <w:rsid w:val="00D3783B"/>
    <w:rsid w:val="00D37EC1"/>
    <w:rsid w:val="00D40FCB"/>
    <w:rsid w:val="00D433D0"/>
    <w:rsid w:val="00D44B48"/>
    <w:rsid w:val="00D50277"/>
    <w:rsid w:val="00D547B1"/>
    <w:rsid w:val="00D632BE"/>
    <w:rsid w:val="00D717F8"/>
    <w:rsid w:val="00D72D06"/>
    <w:rsid w:val="00D7522C"/>
    <w:rsid w:val="00D7536F"/>
    <w:rsid w:val="00D76668"/>
    <w:rsid w:val="00D77191"/>
    <w:rsid w:val="00D90C92"/>
    <w:rsid w:val="00D91325"/>
    <w:rsid w:val="00D91E27"/>
    <w:rsid w:val="00D92E10"/>
    <w:rsid w:val="00D97411"/>
    <w:rsid w:val="00DA7A6C"/>
    <w:rsid w:val="00DB6D24"/>
    <w:rsid w:val="00DC0026"/>
    <w:rsid w:val="00DC039E"/>
    <w:rsid w:val="00DC05C2"/>
    <w:rsid w:val="00DD3768"/>
    <w:rsid w:val="00DD5D49"/>
    <w:rsid w:val="00DE0913"/>
    <w:rsid w:val="00DE3B42"/>
    <w:rsid w:val="00DF7E8E"/>
    <w:rsid w:val="00E0432F"/>
    <w:rsid w:val="00E05368"/>
    <w:rsid w:val="00E07383"/>
    <w:rsid w:val="00E1150D"/>
    <w:rsid w:val="00E11AED"/>
    <w:rsid w:val="00E15128"/>
    <w:rsid w:val="00E165BC"/>
    <w:rsid w:val="00E46579"/>
    <w:rsid w:val="00E50997"/>
    <w:rsid w:val="00E53722"/>
    <w:rsid w:val="00E550C3"/>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C5897"/>
    <w:rsid w:val="00EC6C9D"/>
    <w:rsid w:val="00EC7B9F"/>
    <w:rsid w:val="00ED0149"/>
    <w:rsid w:val="00ED67D0"/>
    <w:rsid w:val="00EE00F1"/>
    <w:rsid w:val="00EF7DE3"/>
    <w:rsid w:val="00F00C6B"/>
    <w:rsid w:val="00F0129E"/>
    <w:rsid w:val="00F03103"/>
    <w:rsid w:val="00F10538"/>
    <w:rsid w:val="00F1183D"/>
    <w:rsid w:val="00F22BA6"/>
    <w:rsid w:val="00F2562E"/>
    <w:rsid w:val="00F271DE"/>
    <w:rsid w:val="00F35692"/>
    <w:rsid w:val="00F43004"/>
    <w:rsid w:val="00F44B50"/>
    <w:rsid w:val="00F52BBE"/>
    <w:rsid w:val="00F568CC"/>
    <w:rsid w:val="00F627DA"/>
    <w:rsid w:val="00F70599"/>
    <w:rsid w:val="00F71FFF"/>
    <w:rsid w:val="00F7288F"/>
    <w:rsid w:val="00F764B9"/>
    <w:rsid w:val="00F800BF"/>
    <w:rsid w:val="00F82E94"/>
    <w:rsid w:val="00F847A6"/>
    <w:rsid w:val="00F86F91"/>
    <w:rsid w:val="00F9441B"/>
    <w:rsid w:val="00F97AD2"/>
    <w:rsid w:val="00FA126B"/>
    <w:rsid w:val="00FA4C32"/>
    <w:rsid w:val="00FA50CF"/>
    <w:rsid w:val="00FB0A2B"/>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83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s>
</file>

<file path=word/webSettings.xml><?xml version="1.0" encoding="utf-8"?>
<w:webSettings xmlns:r="http://schemas.openxmlformats.org/officeDocument/2006/relationships" xmlns:w="http://schemas.openxmlformats.org/wordprocessingml/2006/main">
  <w:divs>
    <w:div w:id="406922830">
      <w:bodyDiv w:val="1"/>
      <w:marLeft w:val="0"/>
      <w:marRight w:val="0"/>
      <w:marTop w:val="0"/>
      <w:marBottom w:val="0"/>
      <w:divBdr>
        <w:top w:val="none" w:sz="0" w:space="0" w:color="auto"/>
        <w:left w:val="none" w:sz="0" w:space="0" w:color="auto"/>
        <w:bottom w:val="none" w:sz="0" w:space="0" w:color="auto"/>
        <w:right w:val="none" w:sz="0" w:space="0" w:color="auto"/>
      </w:divBdr>
    </w:div>
    <w:div w:id="1653438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922DB8-6A5A-4439-8C28-F30EF3E1B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7</Pages>
  <Words>10175</Words>
  <Characters>5800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80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793</cp:revision>
  <dcterms:created xsi:type="dcterms:W3CDTF">2019-09-09T09:57:00Z</dcterms:created>
  <dcterms:modified xsi:type="dcterms:W3CDTF">2023-03-2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